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9592" w:type="dxa"/>
        <w:tblInd w:w="8" w:type="dxa"/>
        <w:tblCellMar>
          <w:left w:w="98" w:type="dxa"/>
          <w:right w:w="115" w:type="dxa"/>
        </w:tblCellMar>
        <w:tblLook w:val="04A0" w:firstRow="1" w:lastRow="0" w:firstColumn="1" w:lastColumn="0" w:noHBand="0" w:noVBand="1"/>
      </w:tblPr>
      <w:tblGrid>
        <w:gridCol w:w="2772"/>
        <w:gridCol w:w="6820"/>
      </w:tblGrid>
      <w:tr w:rsidR="00EB3651" w:rsidRPr="00E93C9C" w14:paraId="3717AB8A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CB41BE0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Program </w:t>
            </w: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Studi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49E4707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Sarjana</w:t>
            </w:r>
            <w:proofErr w:type="spellEnd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Terapan</w:t>
            </w:r>
            <w:proofErr w:type="spellEnd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Teknologi</w:t>
            </w:r>
            <w:proofErr w:type="spellEnd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93C9C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Instrumentasi</w:t>
            </w:r>
            <w:proofErr w:type="spellEnd"/>
          </w:p>
        </w:tc>
      </w:tr>
      <w:tr w:rsidR="00EB3651" w:rsidRPr="00E93C9C" w14:paraId="36BDD2B3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21C985D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MK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E0DE959" w14:textId="77777777" w:rsidR="00EB3651" w:rsidRPr="00E93C9C" w:rsidRDefault="00EB3651" w:rsidP="0061731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17317">
              <w:rPr>
                <w:rFonts w:ascii="Times New Roman" w:eastAsia="Arial" w:hAnsi="Times New Roman" w:cs="Times New Roman"/>
                <w:sz w:val="24"/>
                <w:szCs w:val="24"/>
              </w:rPr>
              <w:t>Fisika</w:t>
            </w:r>
            <w:proofErr w:type="spellEnd"/>
            <w:r w:rsidR="00617317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17317">
              <w:rPr>
                <w:rFonts w:ascii="Times New Roman" w:eastAsia="Arial" w:hAnsi="Times New Roman" w:cs="Times New Roman"/>
                <w:sz w:val="24"/>
                <w:szCs w:val="24"/>
              </w:rPr>
              <w:t>Terapan</w:t>
            </w:r>
            <w:proofErr w:type="spellEnd"/>
          </w:p>
        </w:tc>
      </w:tr>
      <w:tr w:rsidR="00EB3651" w:rsidRPr="00E93C9C" w14:paraId="0CDA6EC6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B48EEED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Kode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MK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802C208" w14:textId="55B193FF" w:rsidR="00EB3651" w:rsidRPr="00E93C9C" w:rsidRDefault="009D3FFB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r w:rsidR="004453DB">
              <w:rPr>
                <w:rFonts w:ascii="Times New Roman" w:eastAsia="Arial" w:hAnsi="Times New Roman" w:cs="Times New Roman"/>
                <w:sz w:val="24"/>
                <w:szCs w:val="24"/>
              </w:rPr>
              <w:t>VW191902</w:t>
            </w:r>
          </w:p>
        </w:tc>
      </w:tr>
      <w:tr w:rsidR="00EB3651" w:rsidRPr="00E93C9C" w14:paraId="33BFD472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2D84872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Semester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E5FFED4" w14:textId="77777777" w:rsidR="00EB3651" w:rsidRPr="00E93C9C" w:rsidRDefault="00617317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1</w:t>
            </w:r>
          </w:p>
        </w:tc>
      </w:tr>
      <w:tr w:rsidR="00EB3651" w:rsidRPr="00E93C9C" w14:paraId="55F02F78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145F38D" w14:textId="77777777" w:rsidR="00EB3651" w:rsidRPr="00E93C9C" w:rsidRDefault="00E93C9C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SKS</w:t>
            </w:r>
            <w:r w:rsidR="00EB3651"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39D55C4" w14:textId="77777777" w:rsidR="00EB3651" w:rsidRPr="00E93C9C" w:rsidRDefault="00C3541E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3</w:t>
            </w:r>
          </w:p>
        </w:tc>
      </w:tr>
      <w:tr w:rsidR="00EB3651" w:rsidRPr="00E93C9C" w14:paraId="4288EFE2" w14:textId="77777777" w:rsidTr="00E93C9C">
        <w:trPr>
          <w:trHeight w:val="296"/>
        </w:trPr>
        <w:tc>
          <w:tcPr>
            <w:tcW w:w="27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A5A04AD" w14:textId="77777777" w:rsidR="00EB3651" w:rsidRPr="00E93C9C" w:rsidRDefault="00EB3651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Nama </w:t>
            </w: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Dosen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Pengampu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68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06D7096" w14:textId="77777777" w:rsidR="00EB3651" w:rsidRDefault="004453DB" w:rsidP="0061731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hma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uz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zii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S.T.,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M.Sc</w:t>
            </w:r>
            <w:proofErr w:type="spellEnd"/>
            <w:proofErr w:type="gramEnd"/>
          </w:p>
          <w:p w14:paraId="6A726B3D" w14:textId="57E3BCC4" w:rsidR="004453DB" w:rsidRPr="00E93C9C" w:rsidRDefault="004453DB" w:rsidP="0061731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utr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e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isy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S.T., M.T.</w:t>
            </w:r>
          </w:p>
        </w:tc>
      </w:tr>
    </w:tbl>
    <w:p w14:paraId="1A677A16" w14:textId="77777777" w:rsidR="006A4B05" w:rsidRPr="00E93C9C" w:rsidRDefault="004D4669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9608" w:type="dxa"/>
        <w:tblInd w:w="8" w:type="dxa"/>
        <w:tblCellMar>
          <w:left w:w="98" w:type="dxa"/>
          <w:right w:w="62" w:type="dxa"/>
        </w:tblCellMar>
        <w:tblLook w:val="04A0" w:firstRow="1" w:lastRow="0" w:firstColumn="1" w:lastColumn="0" w:noHBand="0" w:noVBand="1"/>
      </w:tblPr>
      <w:tblGrid>
        <w:gridCol w:w="2777"/>
        <w:gridCol w:w="6831"/>
      </w:tblGrid>
      <w:tr w:rsidR="00EB3651" w:rsidRPr="00E93C9C" w14:paraId="65E03CC2" w14:textId="77777777" w:rsidTr="005A02E3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EC34E53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Bahan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Kajian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5A07FB2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Vektor</w:t>
            </w:r>
            <w:proofErr w:type="spellEnd"/>
          </w:p>
          <w:p w14:paraId="294FBCB0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inematika</w:t>
            </w:r>
            <w:proofErr w:type="spellEnd"/>
            <w:r w:rsidR="00BC19ED">
              <w:rPr>
                <w:rFonts w:ascii="Times New Roman" w:hAnsi="Times New Roman" w:cs="Times New Roman"/>
                <w:sz w:val="24"/>
                <w:szCs w:val="20"/>
              </w:rPr>
              <w:t xml:space="preserve">: GLB, GLBB, </w:t>
            </w:r>
            <w:proofErr w:type="spellStart"/>
            <w:r w:rsidR="00BC19ED">
              <w:rPr>
                <w:rFonts w:ascii="Times New Roman" w:hAnsi="Times New Roman" w:cs="Times New Roman"/>
                <w:sz w:val="24"/>
                <w:szCs w:val="20"/>
              </w:rPr>
              <w:t>Gerak</w:t>
            </w:r>
            <w:proofErr w:type="spellEnd"/>
            <w:r w:rsidR="00BC19E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="00BC19ED">
              <w:rPr>
                <w:rFonts w:ascii="Times New Roman" w:hAnsi="Times New Roman" w:cs="Times New Roman"/>
                <w:sz w:val="24"/>
                <w:szCs w:val="20"/>
              </w:rPr>
              <w:t>Jatuh</w:t>
            </w:r>
            <w:proofErr w:type="spellEnd"/>
            <w:r w:rsidR="00BC19E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="00BC19ED">
              <w:rPr>
                <w:rFonts w:ascii="Times New Roman" w:hAnsi="Times New Roman" w:cs="Times New Roman"/>
                <w:sz w:val="24"/>
                <w:szCs w:val="20"/>
              </w:rPr>
              <w:t>Bebas</w:t>
            </w:r>
            <w:proofErr w:type="spellEnd"/>
          </w:p>
          <w:p w14:paraId="73066A80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Dinamik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</w:p>
          <w:p w14:paraId="5830A40A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erj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dan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: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erj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inetik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Potensial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ekanik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Hk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.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ekekalan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ekanik</w:t>
            </w:r>
            <w:proofErr w:type="spellEnd"/>
            <w:r w:rsidRPr="000B77DE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Pr="000B77DE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Impuls</w:t>
            </w:r>
            <w:proofErr w:type="spellEnd"/>
            <w:r w:rsidRPr="000B77DE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, Momentum</w:t>
            </w:r>
          </w:p>
          <w:p w14:paraId="5D11F111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Dinamik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Rotas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: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omen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Gaya (Torsi)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esetimbangan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omen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Gaya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omen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Inersi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inetik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Rotasi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Gerak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enggelinding</w:t>
            </w:r>
            <w:proofErr w:type="spellEnd"/>
          </w:p>
          <w:p w14:paraId="145A066D" w14:textId="77777777" w:rsid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ekanika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Fluida</w:t>
            </w:r>
            <w:proofErr w:type="spellEnd"/>
          </w:p>
          <w:p w14:paraId="5CB530A1" w14:textId="77777777" w:rsidR="00C911C2" w:rsidRPr="00C911C2" w:rsidRDefault="00C911C2" w:rsidP="00AD6CA6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0"/>
              </w:rPr>
              <w:t>Getaran</w:t>
            </w:r>
            <w:proofErr w:type="spellEnd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: GHS, </w:t>
            </w:r>
            <w:proofErr w:type="spellStart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>Energi</w:t>
            </w:r>
            <w:proofErr w:type="spellEnd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GHS, </w:t>
            </w:r>
            <w:proofErr w:type="spellStart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>Bandul</w:t>
            </w:r>
            <w:proofErr w:type="spellEnd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>Matematis</w:t>
            </w:r>
            <w:proofErr w:type="spellEnd"/>
            <w:r w:rsidR="00AD6CA6"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taran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Terredam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,</w:t>
            </w:r>
          </w:p>
          <w:p w14:paraId="2E1770B3" w14:textId="77777777" w:rsidR="000B77DE" w:rsidRPr="000B77DE" w:rsidRDefault="000B77DE" w:rsidP="00AD6CA6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ang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Bunyi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:</w:t>
            </w:r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Persamaan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ang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Panjang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ang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Frekuensi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Kecepatan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rambat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Energi</w:t>
            </w:r>
            <w:proofErr w:type="spellEnd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 w:rsidR="00AD6CA6" w:rsidRPr="009F3B7D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ang</w:t>
            </w:r>
            <w:proofErr w:type="spellEnd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</w:t>
            </w:r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ang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transversal &amp; longitudinal,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interaksi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gelombang</w:t>
            </w:r>
            <w:proofErr w:type="spellEnd"/>
          </w:p>
          <w:p w14:paraId="544B3F32" w14:textId="77777777" w:rsidR="00AD6CA6" w:rsidRPr="00AD6CA6" w:rsidRDefault="000B77DE" w:rsidP="00AD6CA6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Fotometri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: </w:t>
            </w:r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spectrum </w:t>
            </w:r>
            <w:proofErr w:type="spellStart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cahaya</w:t>
            </w:r>
            <w:proofErr w:type="spellEnd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interaksi</w:t>
            </w:r>
            <w:proofErr w:type="spellEnd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 w:rsidR="00C911C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cahaya</w:t>
            </w:r>
            <w:proofErr w:type="spellEnd"/>
            <w:r w:rsidR="000A7B82"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pengukuran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intensitas</w:t>
            </w:r>
            <w:proofErr w:type="spellEnd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auto"/>
                <w:sz w:val="24"/>
                <w:szCs w:val="20"/>
              </w:rPr>
              <w:t>cahaya</w:t>
            </w:r>
            <w:proofErr w:type="spellEnd"/>
          </w:p>
          <w:p w14:paraId="65C43588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Termodinamika</w:t>
            </w:r>
            <w:proofErr w:type="spellEnd"/>
          </w:p>
          <w:p w14:paraId="3346907A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Medan Listrik</w:t>
            </w:r>
          </w:p>
          <w:p w14:paraId="35216BA4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Potensial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Listrik dan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Kapasitor</w:t>
            </w:r>
            <w:proofErr w:type="spellEnd"/>
          </w:p>
          <w:p w14:paraId="5E2B4BD1" w14:textId="77777777" w:rsidR="009F3B7D" w:rsidRPr="009F3B7D" w:rsidRDefault="009F3B7D" w:rsidP="009F3B7D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Arus</w:t>
            </w:r>
            <w:proofErr w:type="spellEnd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 Listrik dan Resistor</w:t>
            </w:r>
          </w:p>
          <w:p w14:paraId="3E087794" w14:textId="77777777" w:rsidR="00EB3651" w:rsidRPr="0031478E" w:rsidRDefault="009F3B7D" w:rsidP="0031478E">
            <w:pPr>
              <w:pStyle w:val="ListParagraph"/>
              <w:numPr>
                <w:ilvl w:val="0"/>
                <w:numId w:val="1"/>
              </w:numPr>
              <w:spacing w:after="4"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0"/>
              </w:rPr>
            </w:pPr>
            <w:r w:rsidRPr="009F3B7D">
              <w:rPr>
                <w:rFonts w:ascii="Times New Roman" w:hAnsi="Times New Roman" w:cs="Times New Roman"/>
                <w:sz w:val="24"/>
                <w:szCs w:val="20"/>
              </w:rPr>
              <w:t xml:space="preserve">Medan Magnet dan GGL </w:t>
            </w:r>
            <w:proofErr w:type="spellStart"/>
            <w:r w:rsidRPr="009F3B7D">
              <w:rPr>
                <w:rFonts w:ascii="Times New Roman" w:hAnsi="Times New Roman" w:cs="Times New Roman"/>
                <w:sz w:val="24"/>
                <w:szCs w:val="20"/>
              </w:rPr>
              <w:t>Induksi</w:t>
            </w:r>
            <w:proofErr w:type="spellEnd"/>
          </w:p>
        </w:tc>
      </w:tr>
      <w:tr w:rsidR="00EB3651" w:rsidRPr="00E93C9C" w14:paraId="4A8D8F36" w14:textId="77777777" w:rsidTr="005A02E3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687D011" w14:textId="77777777" w:rsidR="00EB3651" w:rsidRPr="00E93C9C" w:rsidRDefault="00EB3651" w:rsidP="00E93C9C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CPL yang </w:t>
            </w:r>
            <w:proofErr w:type="spellStart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dibebankan</w:t>
            </w:r>
            <w:proofErr w:type="spellEnd"/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MK 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346041B" w14:textId="77777777" w:rsidR="00E739CA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Menguasa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teorit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esaran-besa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fis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penerapanny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instrumentas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(P1)</w:t>
            </w:r>
          </w:p>
          <w:p w14:paraId="301830D0" w14:textId="77777777" w:rsidR="00E739CA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Menguasa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instrumentas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teknik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instrumentas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penerapanny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industr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(P4)</w:t>
            </w:r>
          </w:p>
          <w:p w14:paraId="2B156D77" w14:textId="77777777" w:rsidR="00E739CA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ampu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nerapk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miki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og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rit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ovatif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mutu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an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ukur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lam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lakuk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kerja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yang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pesifik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dang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ahlianny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rt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sua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eng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tandar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ompetems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rj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dang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yang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sangkut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(KU1)</w:t>
            </w:r>
          </w:p>
          <w:p w14:paraId="701526CC" w14:textId="77777777" w:rsidR="00E739CA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ampu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nunjukk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inerja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mutu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an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ukur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(KU2)</w:t>
            </w:r>
          </w:p>
          <w:p w14:paraId="767E65A1" w14:textId="77777777" w:rsidR="00E739CA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Mencatat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penguku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fis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eksperime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(KK1)</w:t>
            </w:r>
          </w:p>
          <w:p w14:paraId="6A0DC5B3" w14:textId="77777777" w:rsidR="00F937C1" w:rsidRPr="00E739CA" w:rsidRDefault="00E739CA" w:rsidP="00E739CA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Menganalis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menginterpretasik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penguku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berbagai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>pengukuran</w:t>
            </w:r>
            <w:proofErr w:type="spellEnd"/>
            <w:r w:rsidRPr="00E739CA">
              <w:rPr>
                <w:rFonts w:ascii="Times New Roman" w:hAnsi="Times New Roman" w:cs="Times New Roman"/>
                <w:sz w:val="24"/>
                <w:szCs w:val="24"/>
              </w:rPr>
              <w:t xml:space="preserve"> (KK2)</w:t>
            </w:r>
          </w:p>
          <w:p w14:paraId="2D6659BE" w14:textId="77777777" w:rsidR="00EB3651" w:rsidRPr="00E93C9C" w:rsidRDefault="00EB3651" w:rsidP="00E93C9C">
            <w:pPr>
              <w:pStyle w:val="ListParagraph"/>
              <w:spacing w:line="276" w:lineRule="auto"/>
              <w:ind w:left="4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3651" w:rsidRPr="00E93C9C" w14:paraId="79FB69E9" w14:textId="77777777" w:rsidTr="005A02E3">
        <w:trPr>
          <w:trHeight w:val="495"/>
        </w:trPr>
        <w:tc>
          <w:tcPr>
            <w:tcW w:w="27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3BBE582" w14:textId="77777777" w:rsidR="00EB3651" w:rsidRPr="00E93C9C" w:rsidRDefault="00EB3651" w:rsidP="00C93B11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lastRenderedPageBreak/>
              <w:t>CP-MK</w:t>
            </w:r>
          </w:p>
        </w:tc>
        <w:tc>
          <w:tcPr>
            <w:tcW w:w="683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A606C5D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konsep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kinematika</w:t>
            </w:r>
            <w:proofErr w:type="spellEnd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sz w:val="24"/>
                <w:szCs w:val="24"/>
              </w:rPr>
              <w:t>dinamika</w:t>
            </w:r>
            <w:proofErr w:type="spellEnd"/>
          </w:p>
          <w:p w14:paraId="702A1834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osep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kanik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fluida</w:t>
            </w:r>
            <w:proofErr w:type="spellEnd"/>
          </w:p>
          <w:p w14:paraId="19EF7CBA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osep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kanik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fluida</w:t>
            </w:r>
            <w:proofErr w:type="spellEnd"/>
          </w:p>
          <w:p w14:paraId="1390AC89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osep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getar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gelombang</w:t>
            </w:r>
            <w:proofErr w:type="spellEnd"/>
          </w:p>
          <w:p w14:paraId="3037C9C1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osep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d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listrik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,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d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magnet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induks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elektromagnetik</w:t>
            </w:r>
            <w:proofErr w:type="spellEnd"/>
          </w:p>
          <w:p w14:paraId="6743BD9D" w14:textId="77777777" w:rsidR="00F62425" w:rsidRPr="00F62425" w:rsidRDefault="00F62425" w:rsidP="00F62425">
            <w:pPr>
              <w:pStyle w:val="ListParagraph"/>
              <w:numPr>
                <w:ilvl w:val="0"/>
                <w:numId w:val="4"/>
              </w:numPr>
              <w:tabs>
                <w:tab w:val="center" w:pos="424"/>
              </w:tabs>
              <w:spacing w:after="4" w:line="276" w:lineRule="auto"/>
              <w:ind w:left="370"/>
              <w:jc w:val="both"/>
              <w:rPr>
                <w:rFonts w:ascii="Times New Roman" w:eastAsia="Arial" w:hAnsi="Times New Roman" w:cs="Times New Roman"/>
                <w:bCs/>
                <w:sz w:val="24"/>
                <w:szCs w:val="24"/>
                <w:lang w:val="id-ID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mpu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osep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an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sar-dasar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rangkai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listrik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.</w:t>
            </w:r>
          </w:p>
          <w:p w14:paraId="2CCE1B55" w14:textId="77777777" w:rsidR="00F937C1" w:rsidRPr="00E93C9C" w:rsidRDefault="00F62425" w:rsidP="00F62425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7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hasisw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pat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emaham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penerap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a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te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fisika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di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industr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yang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sesuai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deng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keilmuan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masing-masing</w:t>
            </w:r>
            <w:proofErr w:type="spellEnd"/>
            <w:r w:rsidRPr="00F62425">
              <w:rPr>
                <w:rFonts w:ascii="Times New Roman" w:eastAsia="Arial" w:hAnsi="Times New Roman" w:cs="Times New Roman"/>
                <w:bCs/>
                <w:sz w:val="24"/>
                <w:szCs w:val="24"/>
                <w:lang w:val="en-ID"/>
              </w:rPr>
              <w:t>.</w:t>
            </w:r>
          </w:p>
        </w:tc>
      </w:tr>
    </w:tbl>
    <w:p w14:paraId="3D1B0E46" w14:textId="77777777" w:rsidR="00EB3651" w:rsidRPr="00E93C9C" w:rsidRDefault="00EB3651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1FF6C5E" w14:textId="77777777" w:rsidR="00E93C9C" w:rsidRDefault="00E93C9C" w:rsidP="00E93C9C">
      <w:pPr>
        <w:spacing w:line="276" w:lineRule="auto"/>
        <w:rPr>
          <w:rFonts w:ascii="Times New Roman" w:eastAsia="Arial" w:hAnsi="Times New Roman" w:cs="Times New Roman"/>
          <w:sz w:val="24"/>
          <w:szCs w:val="24"/>
        </w:rPr>
        <w:sectPr w:rsidR="00E93C9C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5589" w:type="dxa"/>
        <w:jc w:val="center"/>
        <w:tblInd w:w="0" w:type="dxa"/>
        <w:tblCellMar>
          <w:top w:w="124" w:type="dxa"/>
          <w:left w:w="98" w:type="dxa"/>
          <w:right w:w="77" w:type="dxa"/>
        </w:tblCellMar>
        <w:tblLook w:val="04A0" w:firstRow="1" w:lastRow="0" w:firstColumn="1" w:lastColumn="0" w:noHBand="0" w:noVBand="1"/>
      </w:tblPr>
      <w:tblGrid>
        <w:gridCol w:w="789"/>
        <w:gridCol w:w="2108"/>
        <w:gridCol w:w="2754"/>
        <w:gridCol w:w="3174"/>
        <w:gridCol w:w="1996"/>
        <w:gridCol w:w="1535"/>
        <w:gridCol w:w="1957"/>
        <w:gridCol w:w="1276"/>
      </w:tblGrid>
      <w:tr w:rsidR="00751B13" w:rsidRPr="00E93C9C" w14:paraId="44F7DE22" w14:textId="77777777" w:rsidTr="00AD6461">
        <w:trPr>
          <w:trHeight w:val="856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EED434A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lastRenderedPageBreak/>
              <w:t>Tatap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muka</w:t>
            </w:r>
            <w:proofErr w:type="spellEnd"/>
          </w:p>
          <w:p w14:paraId="7F3B525C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--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1D38384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mampuan</w:t>
            </w:r>
            <w:proofErr w:type="spellEnd"/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akhir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Sub</w:t>
            </w:r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CP-MK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A692E9A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eluasan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(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materi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mbelajaran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02DA702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Metode</w:t>
            </w:r>
            <w:proofErr w:type="spellEnd"/>
            <w:r w:rsidR="00C353F9"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mbelajaran</w:t>
            </w:r>
            <w:proofErr w:type="spellEnd"/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26CC222" w14:textId="77777777" w:rsidR="00EB3651" w:rsidRPr="00E93C9C" w:rsidRDefault="00356910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Estimasi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 xml:space="preserve"> Waktu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16053FE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Pengalaman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Belajar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Mhs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color w:val="000000" w:themeColor="text1"/>
                <w:sz w:val="24"/>
                <w:szCs w:val="24"/>
              </w:rPr>
              <w:t>*</w:t>
            </w:r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782EF3F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Kriteria</w:t>
            </w:r>
            <w:proofErr w:type="spellEnd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dan</w:t>
            </w:r>
          </w:p>
          <w:p w14:paraId="352111AA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Indikator</w:t>
            </w:r>
            <w:proofErr w:type="spellEnd"/>
          </w:p>
          <w:p w14:paraId="50AF6F10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nilaian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5449D83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obot</w:t>
            </w:r>
            <w:proofErr w:type="spellEnd"/>
          </w:p>
          <w:p w14:paraId="645BAF96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Penilaian</w:t>
            </w:r>
            <w:proofErr w:type="spellEnd"/>
          </w:p>
          <w:p w14:paraId="2C6BF738" w14:textId="77777777" w:rsidR="00EB3651" w:rsidRPr="00E93C9C" w:rsidRDefault="00EB365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[%]</w:t>
            </w:r>
          </w:p>
        </w:tc>
      </w:tr>
      <w:tr w:rsidR="00751B13" w:rsidRPr="00E93C9C" w14:paraId="623DB84B" w14:textId="77777777" w:rsidTr="00AD6461">
        <w:trPr>
          <w:trHeight w:val="856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11A06E" w14:textId="77777777" w:rsidR="00674FC6" w:rsidRPr="00674FC6" w:rsidRDefault="00674FC6" w:rsidP="00E93C9C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344933F" w14:textId="77777777" w:rsidR="00674FC6" w:rsidRPr="004453DB" w:rsidRDefault="003C5A01" w:rsidP="00521860">
            <w:pPr>
              <w:spacing w:line="276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mampu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memahami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vektor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8D1B851" w14:textId="77777777" w:rsidR="00674FC6" w:rsidRPr="004453DB" w:rsidRDefault="003C5A01" w:rsidP="00521860">
            <w:pPr>
              <w:spacing w:line="276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Notasi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11BA4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vektor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operasi</w:t>
            </w:r>
            <w:proofErr w:type="spellEnd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B1D3F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enjumlahan</w:t>
            </w:r>
            <w:proofErr w:type="spellEnd"/>
            <w:r w:rsidR="003B1D3F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3B1D3F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erkalian</w:t>
            </w:r>
            <w:proofErr w:type="spellEnd"/>
            <w:r w:rsidR="003B1D3F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3B1D3F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vektor</w:t>
            </w:r>
            <w:proofErr w:type="spellEnd"/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098F2DE" w14:textId="77777777" w:rsidR="000762BA" w:rsidRPr="004453DB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06A9D04C" w14:textId="77777777" w:rsidR="000762BA" w:rsidRPr="004453DB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lompok</w:t>
            </w:r>
            <w:proofErr w:type="spellEnd"/>
          </w:p>
          <w:p w14:paraId="3BA89614" w14:textId="77777777" w:rsidR="000762BA" w:rsidRPr="004453DB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D925184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014E2427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2DCD8E90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41E2EC1A" w14:textId="77777777" w:rsidR="000762BA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98872DB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42AB0FC7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3789256D" w14:textId="77777777" w:rsidR="00674FC6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36DA229" w14:textId="77777777" w:rsidR="00674FC6" w:rsidRPr="004453DB" w:rsidRDefault="00983533" w:rsidP="00983533">
            <w:pPr>
              <w:spacing w:line="276" w:lineRule="auto"/>
              <w:rPr>
                <w:rFonts w:ascii="Times New Roman" w:eastAsia="Arial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gguna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notas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vector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operas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vector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dalam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yelesai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rmasalah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fisik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FF2D763" w14:textId="77777777" w:rsidR="00674FC6" w:rsidRPr="004453DB" w:rsidRDefault="00F33E4A" w:rsidP="00E93C9C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2,5</w:t>
            </w:r>
            <w:r w:rsidR="00713F40"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%</w:t>
            </w:r>
          </w:p>
        </w:tc>
      </w:tr>
      <w:tr w:rsidR="00751B13" w:rsidRPr="00E93C9C" w14:paraId="01B47AEF" w14:textId="77777777" w:rsidTr="00AD6461">
        <w:trPr>
          <w:trHeight w:val="842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4D41273" w14:textId="77777777" w:rsidR="008871A6" w:rsidRPr="00255BC9" w:rsidRDefault="00F33E4A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2</w:t>
            </w:r>
          </w:p>
          <w:p w14:paraId="06D4B3A0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8FBBFB1" w14:textId="77777777" w:rsidR="008871A6" w:rsidRPr="004453DB" w:rsidRDefault="00255BC9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inemat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nam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artikel</w:t>
            </w:r>
            <w:proofErr w:type="spellEnd"/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CF5B67A" w14:textId="77777777" w:rsidR="008871A6" w:rsidRPr="004453DB" w:rsidRDefault="00255BC9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inemat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nam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artikel</w:t>
            </w:r>
            <w:proofErr w:type="spellEnd"/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966439B" w14:textId="77777777" w:rsidR="000762BA" w:rsidRPr="004453DB" w:rsidRDefault="000762BA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433C709E" w14:textId="77777777" w:rsidR="000762BA" w:rsidRPr="004453DB" w:rsidRDefault="00255BC9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>iskusi</w:t>
            </w:r>
            <w:proofErr w:type="spellEnd"/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>kinematika</w:t>
            </w:r>
            <w:proofErr w:type="spellEnd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0762BA" w:rsidRPr="004453DB">
              <w:rPr>
                <w:rFonts w:ascii="Times New Roman" w:hAnsi="Times New Roman" w:cs="Times New Roman"/>
                <w:sz w:val="24"/>
                <w:szCs w:val="24"/>
              </w:rPr>
              <w:t>dinamika</w:t>
            </w:r>
            <w:proofErr w:type="spellEnd"/>
          </w:p>
          <w:p w14:paraId="00B9390A" w14:textId="77777777" w:rsidR="00255BC9" w:rsidRPr="004453DB" w:rsidRDefault="008871A6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Tugas-1: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33B36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5CCDEDBA" w14:textId="77777777" w:rsidR="000762BA" w:rsidRPr="004453DB" w:rsidRDefault="000762BA" w:rsidP="00255BC9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6325E225" w14:textId="77777777" w:rsidR="008871A6" w:rsidRPr="004453DB" w:rsidRDefault="008871A6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F61881F" w14:textId="77777777" w:rsidR="00F33E4A" w:rsidRPr="004453DB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1BAFEF92" w14:textId="77777777" w:rsidR="00F33E4A" w:rsidRPr="004453DB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47867381" w14:textId="77777777" w:rsidR="00F33E4A" w:rsidRPr="004453DB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0C09EFF0" w14:textId="77777777" w:rsidR="002F2944" w:rsidRPr="004453DB" w:rsidRDefault="00F33E4A" w:rsidP="00F33E4A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467605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4E2A819F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4FBB8881" w14:textId="77777777" w:rsidR="008871A6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8708B3C" w14:textId="77777777" w:rsidR="008871A6" w:rsidRPr="004453DB" w:rsidRDefault="00983533" w:rsidP="00521860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mahami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guasai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onsep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inematika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dinamika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serta</w:t>
            </w:r>
            <w:proofErr w:type="spellEnd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="00751B13"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09A7CDA" w14:textId="77777777" w:rsidR="008871A6" w:rsidRPr="004453DB" w:rsidRDefault="00356910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sv-SE" w:eastAsia="id-ID"/>
              </w:rPr>
            </w:pPr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sv-SE" w:eastAsia="id-ID"/>
              </w:rPr>
              <w:t>5</w:t>
            </w:r>
            <w:r w:rsidR="008871A6" w:rsidRPr="004453DB">
              <w:rPr>
                <w:rFonts w:ascii="Times New Roman" w:hAnsi="Times New Roman" w:cs="Times New Roman"/>
                <w:bCs/>
                <w:sz w:val="24"/>
                <w:szCs w:val="24"/>
                <w:lang w:val="sv-SE" w:eastAsia="id-ID"/>
              </w:rPr>
              <w:t xml:space="preserve"> %</w:t>
            </w:r>
          </w:p>
        </w:tc>
      </w:tr>
      <w:tr w:rsidR="00751B13" w:rsidRPr="00E93C9C" w14:paraId="5A385E3C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3DCDE19" w14:textId="77777777" w:rsidR="008871A6" w:rsidRPr="00E93C9C" w:rsidRDefault="00F33E4A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  <w:t>3</w:t>
            </w:r>
          </w:p>
          <w:p w14:paraId="4B410C32" w14:textId="77777777" w:rsidR="008871A6" w:rsidRPr="00E93C9C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197DC3F5" w14:textId="77777777" w:rsidR="008871A6" w:rsidRPr="00E93C9C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08D3447B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BF6D82F" w14:textId="77777777" w:rsidR="00255BC9" w:rsidRPr="004453DB" w:rsidRDefault="00255BC9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</w:p>
          <w:p w14:paraId="37D05113" w14:textId="77777777" w:rsidR="00255BC9" w:rsidRPr="004453DB" w:rsidRDefault="00301D24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inet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otensi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ravita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,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kekekalan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</w:p>
          <w:p w14:paraId="4DC3231D" w14:textId="77777777" w:rsidR="000A7B82" w:rsidRPr="004453DB" w:rsidRDefault="00255BC9" w:rsidP="000A7B82">
            <w:pPr>
              <w:spacing w:line="276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kanik</w:t>
            </w:r>
            <w:proofErr w:type="spellEnd"/>
            <w:r w:rsidRPr="004453DB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, </w:t>
            </w:r>
            <w:proofErr w:type="spellStart"/>
            <w:r w:rsidR="006E0127" w:rsidRPr="004453DB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impuls</w:t>
            </w:r>
            <w:proofErr w:type="spellEnd"/>
            <w:r w:rsidR="006E0127" w:rsidRPr="004453DB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momentum</w:t>
            </w:r>
          </w:p>
          <w:p w14:paraId="5226E7E0" w14:textId="77777777" w:rsidR="008871A6" w:rsidRPr="004453DB" w:rsidRDefault="008871A6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99A5C22" w14:textId="77777777" w:rsidR="00255BC9" w:rsidRPr="004453DB" w:rsidRDefault="00255BC9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ormula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rsama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="000908A4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inet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14:paraId="71CD636F" w14:textId="77777777" w:rsidR="008871A6" w:rsidRPr="004453DB" w:rsidRDefault="000908A4" w:rsidP="000A7B8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otensi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ravita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kekal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kan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6E0127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E0127" w:rsidRPr="004453DB">
              <w:rPr>
                <w:rFonts w:ascii="Times New Roman" w:hAnsi="Times New Roman" w:cs="Times New Roman"/>
                <w:sz w:val="24"/>
                <w:szCs w:val="24"/>
              </w:rPr>
              <w:t>impuls</w:t>
            </w:r>
            <w:proofErr w:type="spellEnd"/>
            <w:r w:rsidR="006E0127" w:rsidRPr="004453DB">
              <w:rPr>
                <w:rFonts w:ascii="Times New Roman" w:hAnsi="Times New Roman" w:cs="Times New Roman"/>
                <w:sz w:val="24"/>
                <w:szCs w:val="24"/>
              </w:rPr>
              <w:t>, momentum</w:t>
            </w: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F6C866B" w14:textId="77777777" w:rsidR="000762BA" w:rsidRPr="004453DB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316DA2B2" w14:textId="77777777" w:rsidR="000762BA" w:rsidRPr="004453DB" w:rsidRDefault="000762BA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>iskusi</w:t>
            </w:r>
            <w:proofErr w:type="spellEnd"/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</w:p>
          <w:p w14:paraId="560748D3" w14:textId="77777777" w:rsidR="008871A6" w:rsidRPr="004453DB" w:rsidRDefault="008871A6" w:rsidP="000762BA">
            <w:pPr>
              <w:pStyle w:val="ListParagraph"/>
              <w:numPr>
                <w:ilvl w:val="0"/>
                <w:numId w:val="21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Tugas-2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081AF66" w14:textId="77777777" w:rsidR="00D33B36" w:rsidRPr="004453DB" w:rsidRDefault="000762BA" w:rsidP="00D33B36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3A32D9B6" w14:textId="77777777" w:rsidR="000762BA" w:rsidRPr="004453DB" w:rsidRDefault="000762BA" w:rsidP="000762BA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BD6E61F" w14:textId="77777777" w:rsidR="008871A6" w:rsidRPr="004453DB" w:rsidRDefault="008871A6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E470649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[TM:1x2x50”]</w:t>
            </w:r>
          </w:p>
          <w:p w14:paraId="55C8DBE3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15A8643E" w14:textId="77777777" w:rsidR="00C62E4E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781A4AA7" w14:textId="77777777" w:rsidR="00521860" w:rsidRPr="004453DB" w:rsidRDefault="00C62E4E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3AEE859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08146598" w14:textId="77777777" w:rsidR="009D2B07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118A21BB" w14:textId="77777777" w:rsidR="008871A6" w:rsidRPr="004453DB" w:rsidRDefault="009D2B07" w:rsidP="009D2B07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7B3CCE88" w14:textId="77777777" w:rsidR="008871A6" w:rsidRPr="004453DB" w:rsidRDefault="00751B13" w:rsidP="00E93C9C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rj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sert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6CC422C" w14:textId="77777777" w:rsidR="008871A6" w:rsidRPr="004453DB" w:rsidRDefault="00356910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%</w:t>
            </w:r>
          </w:p>
          <w:p w14:paraId="45137B1C" w14:textId="77777777" w:rsidR="008871A6" w:rsidRPr="004453DB" w:rsidRDefault="008871A6" w:rsidP="00E93C9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766B4F2" w14:textId="77777777" w:rsidR="008871A6" w:rsidRPr="004453DB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6461" w:rsidRPr="00E93C9C" w14:paraId="6F7C1F5C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F841816" w14:textId="77777777" w:rsidR="00AD6461" w:rsidRPr="00AD6CA6" w:rsidRDefault="00F33E4A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4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99CDA3C" w14:textId="77777777" w:rsidR="00AD6461" w:rsidRPr="004453DB" w:rsidRDefault="00AD6461" w:rsidP="00AD6461">
            <w:pPr>
              <w:spacing w:line="276" w:lineRule="auto"/>
              <w:ind w:left="5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IS 1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16D0C43" w14:textId="77777777" w:rsidR="00AD6461" w:rsidRPr="004453DB" w:rsidRDefault="00AD6461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7,5%</w:t>
            </w:r>
          </w:p>
        </w:tc>
      </w:tr>
      <w:tr w:rsidR="00751B13" w:rsidRPr="00E93C9C" w14:paraId="0506C02C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7CBEF08" w14:textId="77777777" w:rsidR="008871A6" w:rsidRPr="00E93C9C" w:rsidRDefault="00F33E4A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5</w:t>
            </w:r>
          </w:p>
          <w:p w14:paraId="359DBAE2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7F1733AF" w14:textId="77777777" w:rsidR="008871A6" w:rsidRPr="00E93C9C" w:rsidRDefault="008871A6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  <w:p w14:paraId="3826BAA2" w14:textId="77777777" w:rsidR="008871A6" w:rsidRPr="00E93C9C" w:rsidRDefault="008871A6" w:rsidP="00E93C9C">
            <w:pPr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0D2AEA5" w14:textId="77777777" w:rsidR="00255BC9" w:rsidRPr="004453DB" w:rsidRDefault="00301D24" w:rsidP="00255BC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emahami</w:t>
            </w:r>
            <w:proofErr w:type="spellEnd"/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="00255BC9" w:rsidRPr="004453DB">
              <w:rPr>
                <w:rFonts w:ascii="Times New Roman" w:hAnsi="Times New Roman" w:cs="Times New Roman"/>
                <w:sz w:val="24"/>
                <w:szCs w:val="24"/>
              </w:rPr>
              <w:t>inamika</w:t>
            </w:r>
            <w:proofErr w:type="spellEnd"/>
          </w:p>
          <w:p w14:paraId="6D82C8F4" w14:textId="77777777" w:rsidR="00301D24" w:rsidRPr="004453DB" w:rsidRDefault="00255BC9" w:rsidP="00301D24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rotasi</w:t>
            </w:r>
            <w:proofErr w:type="spellEnd"/>
          </w:p>
          <w:p w14:paraId="4D6430C0" w14:textId="77777777" w:rsidR="008871A6" w:rsidRPr="004453DB" w:rsidRDefault="008871A6" w:rsidP="009E321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7AF162F" w14:textId="77777777" w:rsidR="00301D24" w:rsidRPr="004453DB" w:rsidRDefault="00301D24" w:rsidP="00301D24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Dinamika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rotasi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pusat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massa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momen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gaya</w:t>
            </w:r>
            <w:proofErr w:type="spellEnd"/>
          </w:p>
          <w:p w14:paraId="32F2DA26" w14:textId="77777777" w:rsidR="00301D24" w:rsidRPr="004453DB" w:rsidRDefault="00301D24" w:rsidP="00301D24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(torsi)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kesetimbangan</w:t>
            </w:r>
            <w:proofErr w:type="spellEnd"/>
          </w:p>
          <w:p w14:paraId="29A7ABD0" w14:textId="77777777" w:rsidR="00301D24" w:rsidRPr="004453DB" w:rsidRDefault="00301D24" w:rsidP="00301D24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momen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gaya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momen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inersia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kinetik</w:t>
            </w:r>
            <w:proofErr w:type="spellEnd"/>
          </w:p>
          <w:p w14:paraId="20771365" w14:textId="77777777" w:rsidR="00301D24" w:rsidRPr="004453DB" w:rsidRDefault="00301D24" w:rsidP="00301D24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rotasi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gerak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menggelinding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hukum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kekekalan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(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translasi</w:t>
            </w:r>
            <w:proofErr w:type="spellEnd"/>
          </w:p>
          <w:p w14:paraId="132FD273" w14:textId="77777777" w:rsidR="008871A6" w:rsidRPr="004453DB" w:rsidRDefault="00301D24" w:rsidP="00301D24">
            <w:pPr>
              <w:autoSpaceDE w:val="0"/>
              <w:autoSpaceDN w:val="0"/>
              <w:spacing w:line="276" w:lineRule="auto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dan </w:t>
            </w:r>
            <w:proofErr w:type="spellStart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rotasi</w:t>
            </w:r>
            <w:proofErr w:type="spellEnd"/>
            <w:r w:rsidRPr="004453DB">
              <w:rPr>
                <w:rFonts w:ascii="Times New Roman" w:hAnsi="Times New Roman" w:cs="Times New Roman"/>
                <w:iCs/>
                <w:sz w:val="24"/>
                <w:szCs w:val="24"/>
              </w:rPr>
              <w:t>)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CA94791" w14:textId="77777777" w:rsidR="000762BA" w:rsidRPr="004453DB" w:rsidRDefault="000762BA" w:rsidP="000762BA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752B4B95" w14:textId="77777777" w:rsidR="000762BA" w:rsidRPr="004453DB" w:rsidRDefault="000762BA" w:rsidP="000762BA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nam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rotasi</w:t>
            </w:r>
            <w:proofErr w:type="spellEnd"/>
          </w:p>
          <w:p w14:paraId="18FF7F07" w14:textId="77777777" w:rsidR="000762BA" w:rsidRPr="004453DB" w:rsidRDefault="000762BA" w:rsidP="000762BA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33B36" w:rsidRPr="004453D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1CB8F89A" w14:textId="77777777" w:rsidR="008871A6" w:rsidRPr="004453DB" w:rsidRDefault="000762BA" w:rsidP="00EA138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2 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F25E33D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6B8B9D4F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661ECD2B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46B1D2FF" w14:textId="77777777" w:rsidR="008871A6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EF85B74" w14:textId="77777777" w:rsidR="009D2B07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08D92A51" w14:textId="77777777" w:rsidR="009D2B07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0E39093F" w14:textId="77777777" w:rsidR="008871A6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3D24629F" w14:textId="77777777" w:rsidR="008871A6" w:rsidRPr="004453DB" w:rsidRDefault="00751B13" w:rsidP="00E93C9C">
            <w:pPr>
              <w:spacing w:line="276" w:lineRule="auto"/>
              <w:ind w:left="5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dinamik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rotasi</w:t>
            </w:r>
            <w:proofErr w:type="spellEnd"/>
          </w:p>
          <w:p w14:paraId="37E83219" w14:textId="77777777" w:rsidR="008871A6" w:rsidRPr="004453DB" w:rsidRDefault="008871A6" w:rsidP="00E93C9C">
            <w:pPr>
              <w:spacing w:line="276" w:lineRule="auto"/>
              <w:ind w:left="167"/>
              <w:rPr>
                <w:rFonts w:ascii="Times New Roman" w:hAnsi="Times New Roman" w:cs="Times New Roman"/>
                <w:bCs/>
                <w:sz w:val="24"/>
                <w:szCs w:val="24"/>
                <w:lang w:val="id-ID" w:eastAsia="id-ID"/>
              </w:rPr>
            </w:pP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1D6B5BB" w14:textId="77777777" w:rsidR="008871A6" w:rsidRPr="004453DB" w:rsidRDefault="00356910" w:rsidP="00E93C9C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8871A6" w:rsidRPr="004453D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751B13" w:rsidRPr="00E93C9C" w14:paraId="137E675F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F070769" w14:textId="77777777" w:rsidR="00AD6CA6" w:rsidRPr="00E93C9C" w:rsidRDefault="00F33E4A" w:rsidP="00AD6CA6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BB44685" w14:textId="77777777" w:rsidR="00AD6CA6" w:rsidRPr="004453DB" w:rsidRDefault="00AD6CA6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kan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luid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kan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idrostat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insi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Pascal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insip</w:t>
            </w:r>
            <w:proofErr w:type="spellEnd"/>
          </w:p>
          <w:p w14:paraId="4E02546D" w14:textId="77777777" w:rsidR="00AD6CA6" w:rsidRPr="004453DB" w:rsidRDefault="00AD6CA6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Archimedes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rsama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tinuit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rsama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Bernoulli,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A6DBA08" w14:textId="77777777" w:rsidR="00AD6CA6" w:rsidRPr="004453DB" w:rsidRDefault="00AD6CA6" w:rsidP="00AD6CA6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  <w:lang w:val="id-ID" w:eastAsia="id-ID"/>
              </w:rPr>
              <w:t>Mekanika fluida: tekanan hidrostatika, prinsip Pascal,</w:t>
            </w:r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z w:val="24"/>
                <w:szCs w:val="24"/>
                <w:lang w:val="id-ID" w:eastAsia="id-ID"/>
              </w:rPr>
              <w:t>prinsip</w:t>
            </w:r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Archimedes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persama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kontinuit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persama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Bernoulli,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E8695FA" w14:textId="77777777" w:rsidR="00EA1380" w:rsidRPr="004453DB" w:rsidRDefault="00EA1380" w:rsidP="00EA138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3C348631" w14:textId="77777777" w:rsidR="00EA1380" w:rsidRPr="004453DB" w:rsidRDefault="00EA1380" w:rsidP="00EA138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kan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luida</w:t>
            </w:r>
            <w:proofErr w:type="spellEnd"/>
          </w:p>
          <w:p w14:paraId="460CCEB5" w14:textId="77777777" w:rsidR="00EA1380" w:rsidRPr="004453DB" w:rsidRDefault="00EA1380" w:rsidP="00EA1380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33B36" w:rsidRPr="004453D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kel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462C57A" w14:textId="77777777" w:rsidR="00D33B36" w:rsidRPr="004453DB" w:rsidRDefault="00D33B36" w:rsidP="00D33B36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sing-masi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pert 1 – 7)</w:t>
            </w:r>
          </w:p>
          <w:p w14:paraId="0C3EBD5A" w14:textId="77777777" w:rsidR="00AD6CA6" w:rsidRPr="004453DB" w:rsidRDefault="00EA1380" w:rsidP="004901B8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901B8" w:rsidRPr="004453D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F2EC0D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4B569E11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54FAC8DE" w14:textId="77777777" w:rsidR="00C62E4E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33F8CC8F" w14:textId="77777777" w:rsidR="00AD6CA6" w:rsidRPr="004453DB" w:rsidRDefault="00C62E4E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ACC509B" w14:textId="77777777" w:rsidR="009D2B07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3B3D2F2A" w14:textId="77777777" w:rsidR="009D2B07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3547249E" w14:textId="77777777" w:rsidR="00AD6CA6" w:rsidRPr="004453DB" w:rsidRDefault="009D2B07" w:rsidP="009D2B07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05548A62" w14:textId="77777777" w:rsidR="00AD6CA6" w:rsidRPr="004453DB" w:rsidRDefault="00751B13" w:rsidP="00AD6CA6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kanik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fluid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74D81EF" w14:textId="77777777" w:rsidR="00AD6CA6" w:rsidRPr="004453DB" w:rsidRDefault="00AD6CA6" w:rsidP="00AD6CA6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CF0F8D" w:rsidRPr="00E93C9C" w14:paraId="6264AA63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3506E2B" w14:textId="77777777" w:rsidR="00CF0F8D" w:rsidRDefault="00F33E4A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lastRenderedPageBreak/>
              <w:t>7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F9F4C79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rmodinam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kinetic gas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nya</w:t>
            </w:r>
            <w:proofErr w:type="spellEnd"/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D45AAAD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Suhu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pan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hu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0 dan 1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Termodinam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, </w:t>
            </w:r>
          </w:p>
          <w:p w14:paraId="04B19E45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Teo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>Kinet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  <w:lang w:val="en-ID" w:eastAsia="id-ID"/>
              </w:rPr>
              <w:t xml:space="preserve"> Gas, 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D11745D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11A9EF93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kan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luida</w:t>
            </w:r>
            <w:proofErr w:type="spellEnd"/>
          </w:p>
          <w:p w14:paraId="3F58A16F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5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kel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463600A8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6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kalah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&amp; video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is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indust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su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ilmuan</w:t>
            </w:r>
            <w:proofErr w:type="spellEnd"/>
          </w:p>
          <w:p w14:paraId="20C40500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B008DEB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7F513DB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6AB8C0E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4CCC9B9B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07A6CA9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53A78A0D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5D67FBD3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esentasi</w:t>
            </w:r>
            <w:proofErr w:type="spellEnd"/>
          </w:p>
          <w:p w14:paraId="7934A517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4" w:space="0" w:color="auto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73AE6295" w14:textId="77777777" w:rsidR="00CF0F8D" w:rsidRPr="004453DB" w:rsidRDefault="00CF0F8D" w:rsidP="00CF0F8D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termodinamik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&amp;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teor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kinetic gas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408D875" w14:textId="77777777" w:rsidR="00CF0F8D" w:rsidRPr="004453DB" w:rsidRDefault="00F33E4A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2,5</w:t>
            </w:r>
            <w:r w:rsidR="00CF0F8D" w:rsidRPr="004453D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 w:rsidR="007766DD"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CF0F8D" w:rsidRPr="00E93C9C" w14:paraId="2D698C63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AE98669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BD639F1" w14:textId="77777777" w:rsidR="00CF0F8D" w:rsidRPr="004453DB" w:rsidRDefault="00CF0F8D" w:rsidP="00CF0F8D">
            <w:pPr>
              <w:spacing w:line="276" w:lineRule="auto"/>
              <w:ind w:left="5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ETS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479BD8C" w14:textId="77777777" w:rsidR="00CF0F8D" w:rsidRPr="004453DB" w:rsidRDefault="00F33E4A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CF0F8D" w:rsidRPr="004453D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CF0F8D" w:rsidRPr="00E93C9C" w14:paraId="76917AE6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53B745A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4EB77FD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</w:p>
          <w:p w14:paraId="2866EFD7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tar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ra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armonis</w:t>
            </w:r>
            <w:proofErr w:type="spellEnd"/>
          </w:p>
          <w:p w14:paraId="100BD729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rak</w:t>
            </w:r>
            <w:proofErr w:type="spellEnd"/>
          </w:p>
          <w:p w14:paraId="314A0162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armoni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14:paraId="7F23DCFF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an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DE21F05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tar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ra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armoni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nergi</w:t>
            </w:r>
            <w:proofErr w:type="spellEnd"/>
          </w:p>
          <w:p w14:paraId="06CCCA60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ra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armonis</w:t>
            </w:r>
            <w:proofErr w:type="spellEnd"/>
          </w:p>
          <w:p w14:paraId="797C8A41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andul</w:t>
            </w:r>
            <w:proofErr w:type="spellEnd"/>
          </w:p>
          <w:p w14:paraId="39D0E775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mati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</w:p>
          <w:p w14:paraId="1E4C597C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211A5B0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2A0E414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taran</w:t>
            </w:r>
            <w:proofErr w:type="spellEnd"/>
          </w:p>
          <w:p w14:paraId="7FEA3F3D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6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58890530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B98F05C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5549BECE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0929C65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22A9F755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D822C8D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35F411AA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6F5664B9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80" w:hanging="28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062EF5D" w14:textId="77777777" w:rsidR="00CF0F8D" w:rsidRPr="004453DB" w:rsidRDefault="00CF0F8D" w:rsidP="00CF0F8D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dalam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yelesai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permasalah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gena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getar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E859AD3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CF0F8D" w:rsidRPr="00E93C9C" w14:paraId="36D77D70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624B91F" w14:textId="77777777" w:rsidR="00CF0F8D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9DEC5F0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asar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otomet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nya</w:t>
            </w:r>
            <w:proofErr w:type="spellEnd"/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25C3C56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Transversal &amp; Longitudinal,</w:t>
            </w:r>
          </w:p>
          <w:p w14:paraId="67839943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erjal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nterferen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intensit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&amp; level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beats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redaman</w:t>
            </w:r>
            <w:proofErr w:type="spellEnd"/>
          </w:p>
          <w:p w14:paraId="3E9BA05E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otomet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: spectrum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gukur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intensit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, electromagnetic travelling waves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36407BE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uliah</w:t>
            </w:r>
            <w:proofErr w:type="spellEnd"/>
          </w:p>
          <w:p w14:paraId="5F89FCCE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</w:p>
          <w:p w14:paraId="4BB4638C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7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</w:p>
          <w:p w14:paraId="625BBD3C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4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779CA8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[TM:1x2x50”]</w:t>
            </w:r>
          </w:p>
          <w:p w14:paraId="2BC1CE85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451C96F6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74D8429E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7808CC7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09A57EFF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2D05A1CD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C1D12E8" w14:textId="77777777" w:rsidR="00CF0F8D" w:rsidRPr="004453DB" w:rsidRDefault="00CF0F8D" w:rsidP="00CF0F8D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gelombang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buny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lastRenderedPageBreak/>
              <w:t xml:space="preserve">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cahay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sert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val="en-ID"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26B3B88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%</w:t>
            </w:r>
          </w:p>
        </w:tc>
      </w:tr>
      <w:tr w:rsidR="00CF0F8D" w:rsidRPr="00E93C9C" w14:paraId="1F59C199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3F411E6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55F60B9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aham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Medan </w:t>
            </w:r>
            <w:proofErr w:type="gram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 :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Hukum</w:t>
            </w:r>
            <w:proofErr w:type="spellEnd"/>
            <w:proofErr w:type="gram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Coulomb;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at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d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rhitung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at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d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;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70E6D93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sv-SE" w:eastAsia="id-ID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  <w:lang w:val="sv-SE" w:eastAsia="id-ID"/>
              </w:rPr>
              <w:t>Medan Listrik</w:t>
            </w:r>
          </w:p>
          <w:p w14:paraId="7F8E8E78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sv-SE" w:eastAsia="id-ID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  <w:lang w:val="sv-SE" w:eastAsia="id-ID"/>
              </w:rPr>
              <w:t>:Hukum Coulomb; kuat medan listrik, perhitungan kuat medan listrik;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AFC8B5B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657ADBFA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d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</w:t>
            </w:r>
            <w:proofErr w:type="spellEnd"/>
          </w:p>
          <w:p w14:paraId="3555EF5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8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CCAED0A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5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FF460B7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6D2F1C47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435CBACA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5776BFE8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207" w:hanging="207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1AD1009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674CDA32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0A5BA176" w14:textId="77777777" w:rsidR="00CF0F8D" w:rsidRPr="004453DB" w:rsidRDefault="00CF0F8D" w:rsidP="00CF0F8D">
            <w:pPr>
              <w:pStyle w:val="ListParagraph"/>
              <w:numPr>
                <w:ilvl w:val="0"/>
                <w:numId w:val="23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84DE88E" w14:textId="77777777" w:rsidR="00CF0F8D" w:rsidRPr="004453DB" w:rsidRDefault="00CF0F8D" w:rsidP="00CF0F8D">
            <w:pPr>
              <w:spacing w:line="276" w:lineRule="auto"/>
              <w:ind w:left="5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abar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d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FDF94BB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CF0F8D" w:rsidRPr="00E93C9C" w14:paraId="03368236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164C121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151F1D2" w14:textId="77777777" w:rsidR="00CF0F8D" w:rsidRPr="004453DB" w:rsidRDefault="00CF0F8D" w:rsidP="00CF0F8D">
            <w:pPr>
              <w:spacing w:line="276" w:lineRule="auto"/>
              <w:ind w:left="-59" w:right="-75"/>
              <w:jc w:val="center"/>
              <w:rPr>
                <w:rFonts w:ascii="Times New Roman" w:hAnsi="Times New Roman" w:cs="Times New Roman"/>
                <w:bCs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eastAsia="id-ID"/>
              </w:rPr>
              <w:t>KUIS 2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FB6CF2B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7,5%</w:t>
            </w:r>
          </w:p>
        </w:tc>
      </w:tr>
      <w:tr w:rsidR="00CF0F8D" w:rsidRPr="00E93C9C" w14:paraId="1BF8271F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2E0012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C5A40F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Mahasiswa memahmi Potensial listrik dan Kapasitor: energi potensial, beda potensial listrik, perhitungan potensial listrik,</w:t>
            </w:r>
          </w:p>
          <w:p w14:paraId="6133A50B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Kapasitansi, rangkaian kapasitor, energi kapasitor;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54F8FC9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sv-SE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sv-SE" w:eastAsia="id-ID"/>
              </w:rPr>
              <w:t>Potensial listrik dan Kapasitor: energi potensial, beda potensial listrik, perhitungan potensial listrik,</w:t>
            </w:r>
          </w:p>
          <w:p w14:paraId="284BBE01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sv-SE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sv-SE" w:eastAsia="id-ID"/>
              </w:rPr>
              <w:t>Kapasitansi, rangkaian kapasitor, energi kapasitor;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CC4F7BD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2B610386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otensi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</w:t>
            </w:r>
            <w:proofErr w:type="spellEnd"/>
          </w:p>
          <w:p w14:paraId="43D0FAE1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9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</w:p>
          <w:p w14:paraId="4335635A" w14:textId="77777777" w:rsidR="00CF0F8D" w:rsidRPr="004453DB" w:rsidRDefault="00CF0F8D" w:rsidP="00CF0F8D">
            <w:pPr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bCs/>
                <w:spacing w:val="-16"/>
                <w:sz w:val="24"/>
                <w:szCs w:val="24"/>
                <w:lang w:val="nl-NL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5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23156D3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69DCC267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551ADD08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029E602A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0DBE016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5E3061A4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011EC386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43F9139" w14:textId="77777777" w:rsidR="00CF0F8D" w:rsidRPr="004453DB" w:rsidRDefault="00CF0F8D" w:rsidP="00CF0F8D">
            <w:pPr>
              <w:spacing w:line="276" w:lineRule="auto"/>
              <w:ind w:left="-59" w:right="-75"/>
              <w:rPr>
                <w:rFonts w:ascii="Times New Roman" w:hAnsi="Times New Roman" w:cs="Times New Roman"/>
                <w:bCs/>
                <w:spacing w:val="-16"/>
                <w:sz w:val="24"/>
                <w:szCs w:val="24"/>
                <w:lang w:val="en-ID"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abar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otensial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5B2EB42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</w:tr>
      <w:tr w:rsidR="00CF0F8D" w:rsidRPr="00E93C9C" w14:paraId="3F1089F3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A018DDB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lastRenderedPageBreak/>
              <w:t>14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ABC9DF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Mahasiswa memahami</w:t>
            </w:r>
          </w:p>
          <w:p w14:paraId="016C5C83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Arus listrik dan Resistor: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arus listrik, hukum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Ohm, rangkaian resistor,</w:t>
            </w:r>
          </w:p>
          <w:p w14:paraId="3525C1AA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energi dan daya listrik;</w:t>
            </w:r>
          </w:p>
          <w:p w14:paraId="048379D1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Rangkaian arus searah,</w:t>
            </w:r>
          </w:p>
          <w:p w14:paraId="42E50AD9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hukum Kirchoff,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7DE06B3" w14:textId="77777777" w:rsidR="00CF0F8D" w:rsidRPr="004453DB" w:rsidRDefault="00CF0F8D" w:rsidP="00CF0F8D">
            <w:pPr>
              <w:tabs>
                <w:tab w:val="left" w:pos="4301"/>
              </w:tabs>
              <w:spacing w:line="276" w:lineRule="auto"/>
              <w:jc w:val="both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Arus listrik dan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Resistor: arus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listrik, hukum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Ohm, rangkaian</w:t>
            </w:r>
          </w:p>
          <w:p w14:paraId="4BB3FDB5" w14:textId="77777777" w:rsidR="00CF0F8D" w:rsidRPr="004453DB" w:rsidRDefault="00CF0F8D" w:rsidP="00CF0F8D">
            <w:pPr>
              <w:tabs>
                <w:tab w:val="left" w:pos="4301"/>
              </w:tabs>
              <w:spacing w:line="276" w:lineRule="auto"/>
              <w:jc w:val="both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resistor, energi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dan daya listrik;</w:t>
            </w:r>
          </w:p>
          <w:p w14:paraId="5318EC2F" w14:textId="77777777" w:rsidR="00CF0F8D" w:rsidRPr="004453DB" w:rsidRDefault="00CF0F8D" w:rsidP="00CF0F8D">
            <w:pPr>
              <w:tabs>
                <w:tab w:val="left" w:pos="4301"/>
              </w:tabs>
              <w:spacing w:line="276" w:lineRule="auto"/>
              <w:jc w:val="both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Rangkaian arus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searah, hukum</w:t>
            </w:r>
          </w:p>
          <w:p w14:paraId="7E29A255" w14:textId="77777777" w:rsidR="00CF0F8D" w:rsidRPr="004453DB" w:rsidRDefault="00CF0F8D" w:rsidP="00CF0F8D">
            <w:pPr>
              <w:tabs>
                <w:tab w:val="left" w:pos="4301"/>
              </w:tabs>
              <w:spacing w:line="276" w:lineRule="auto"/>
              <w:jc w:val="both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Kirchoff,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E45A03A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70208298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aru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&amp; resistor</w:t>
            </w:r>
          </w:p>
          <w:p w14:paraId="2A3F03E5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0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</w:p>
          <w:p w14:paraId="4E8539A3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5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8010D0F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eastAsia="Arial" w:hAnsi="Times New Roman" w:cs="Times New Roman"/>
                <w:spacing w:val="-16"/>
                <w:sz w:val="24"/>
                <w:szCs w:val="24"/>
              </w:rPr>
              <w:t xml:space="preserve"> </w:t>
            </w: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0B5EF968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5592AF0C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775235E6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7EAB0E4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7190E9E0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5F69286A" w14:textId="77777777" w:rsidR="00CF0F8D" w:rsidRPr="004453DB" w:rsidRDefault="00CF0F8D" w:rsidP="00CF0F8D">
            <w:pPr>
              <w:pStyle w:val="ListParagraph"/>
              <w:numPr>
                <w:ilvl w:val="0"/>
                <w:numId w:val="21"/>
              </w:numPr>
              <w:spacing w:line="276" w:lineRule="auto"/>
              <w:ind w:left="138" w:hanging="1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0405607" w14:textId="77777777" w:rsidR="00CF0F8D" w:rsidRPr="004453DB" w:rsidRDefault="00CF0F8D" w:rsidP="00CF0F8D">
            <w:pPr>
              <w:spacing w:line="276" w:lineRule="auto"/>
              <w:ind w:left="-59" w:right="-75"/>
              <w:rPr>
                <w:rFonts w:ascii="Times New Roman" w:hAnsi="Times New Roman" w:cs="Times New Roman"/>
                <w:spacing w:val="-16"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abar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arus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listrik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resistor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serta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F313D7C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pacing w:val="-16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</w:rPr>
              <w:t>5%</w:t>
            </w:r>
          </w:p>
        </w:tc>
      </w:tr>
      <w:tr w:rsidR="00CF0F8D" w:rsidRPr="00E93C9C" w14:paraId="1CBBD8D2" w14:textId="77777777" w:rsidTr="00AD6461">
        <w:trPr>
          <w:trHeight w:val="495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8890930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210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C327571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Memahami Hukum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Faraday, Hukum Lenz,</w:t>
            </w:r>
          </w:p>
          <w:p w14:paraId="76D04564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GGL induksi, Induktansi</w:t>
            </w:r>
          </w:p>
          <w:p w14:paraId="2F030943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diri dan induktansi</w:t>
            </w:r>
          </w:p>
          <w:p w14:paraId="2287139A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 xml:space="preserve">gandeng; energi </w:t>
            </w:r>
            <w:bookmarkStart w:id="0" w:name="_GoBack"/>
            <w:bookmarkEnd w:id="0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pada</w:t>
            </w:r>
          </w:p>
          <w:p w14:paraId="3307C0A1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induktor;</w:t>
            </w:r>
          </w:p>
        </w:tc>
        <w:tc>
          <w:tcPr>
            <w:tcW w:w="275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B75B77B" w14:textId="77777777" w:rsidR="00CF0F8D" w:rsidRPr="004453DB" w:rsidRDefault="00CF0F8D" w:rsidP="00CF0F8D">
            <w:pPr>
              <w:spacing w:line="276" w:lineRule="auto"/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Hukum Faraday,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Hukum Lenz,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GGL induksi,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Induktansi diri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id-ID" w:eastAsia="id-ID"/>
              </w:rPr>
              <w:t>dan induktansi</w:t>
            </w: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>gandeng</w:t>
            </w:r>
            <w:proofErr w:type="spellEnd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; </w:t>
            </w:r>
            <w:proofErr w:type="spellStart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>energi</w:t>
            </w:r>
            <w:proofErr w:type="spellEnd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 xml:space="preserve"> pada </w:t>
            </w:r>
            <w:proofErr w:type="spellStart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>induktor</w:t>
            </w:r>
            <w:proofErr w:type="spellEnd"/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  <w:lang w:val="en-ID" w:eastAsia="id-ID"/>
              </w:rPr>
              <w:t>;</w:t>
            </w:r>
          </w:p>
        </w:tc>
        <w:tc>
          <w:tcPr>
            <w:tcW w:w="31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E0CBF19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uliah</w:t>
            </w:r>
            <w:proofErr w:type="spellEnd"/>
          </w:p>
          <w:p w14:paraId="4A0C24FB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induks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elektromagnetik</w:t>
            </w:r>
            <w:proofErr w:type="spellEnd"/>
          </w:p>
          <w:p w14:paraId="4EF3979C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1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oa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20C211F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12: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kalah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&amp; video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fisika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terap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indust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sesu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bida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keilmu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sing-masing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pert 1 – 7)</w:t>
            </w:r>
          </w:p>
          <w:p w14:paraId="565FA037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433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Praktikum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modul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 5 (</w:t>
            </w:r>
            <w:proofErr w:type="spellStart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lanjutan</w:t>
            </w:r>
            <w:proofErr w:type="spellEnd"/>
            <w:r w:rsidRPr="004453DB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199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D9244DC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TM:1x2x50”]</w:t>
            </w:r>
          </w:p>
          <w:p w14:paraId="5F686E75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T:1x2x60”]</w:t>
            </w:r>
          </w:p>
          <w:p w14:paraId="446263BB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BM:1x2x60”]</w:t>
            </w:r>
          </w:p>
          <w:p w14:paraId="0D98E5FD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207" w:hanging="198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[P:1x1x170”]</w:t>
            </w:r>
          </w:p>
        </w:tc>
        <w:tc>
          <w:tcPr>
            <w:tcW w:w="153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DBBC159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Diskusi</w:t>
            </w:r>
            <w:proofErr w:type="spellEnd"/>
          </w:p>
          <w:p w14:paraId="66F55423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Tugas</w:t>
            </w:r>
            <w:proofErr w:type="spellEnd"/>
          </w:p>
          <w:p w14:paraId="6CA9B6A0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esentasi</w:t>
            </w:r>
            <w:proofErr w:type="spellEnd"/>
          </w:p>
          <w:p w14:paraId="45D01841" w14:textId="77777777" w:rsidR="00CF0F8D" w:rsidRPr="004453DB" w:rsidRDefault="00CF0F8D" w:rsidP="00CF0F8D">
            <w:pPr>
              <w:pStyle w:val="ListParagraph"/>
              <w:numPr>
                <w:ilvl w:val="0"/>
                <w:numId w:val="8"/>
              </w:numPr>
              <w:tabs>
                <w:tab w:val="clear" w:pos="720"/>
              </w:tabs>
              <w:spacing w:line="276" w:lineRule="auto"/>
              <w:ind w:left="138" w:hanging="16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453DB">
              <w:rPr>
                <w:rFonts w:ascii="Times New Roman" w:eastAsia="Arial" w:hAnsi="Times New Roman" w:cs="Times New Roman"/>
                <w:sz w:val="24"/>
                <w:szCs w:val="24"/>
              </w:rPr>
              <w:t>Praktikum</w:t>
            </w:r>
            <w:proofErr w:type="spellEnd"/>
          </w:p>
        </w:tc>
        <w:tc>
          <w:tcPr>
            <w:tcW w:w="19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B3F4077" w14:textId="77777777" w:rsidR="00CF0F8D" w:rsidRPr="004453DB" w:rsidRDefault="00CF0F8D" w:rsidP="00CF0F8D">
            <w:pPr>
              <w:spacing w:line="276" w:lineRule="auto"/>
              <w:ind w:left="-59" w:right="-75"/>
              <w:rPr>
                <w:rFonts w:ascii="Times New Roman" w:hAnsi="Times New Roman" w:cs="Times New Roman"/>
                <w:bCs/>
                <w:spacing w:val="-16"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etepat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elas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menjabarkan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konsep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induks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elektromagnetik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dan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penerapannya</w:t>
            </w:r>
            <w:proofErr w:type="spellEnd"/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49900AE" w14:textId="77777777" w:rsidR="00CF0F8D" w:rsidRPr="004453DB" w:rsidRDefault="00CF0F8D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pacing w:val="-16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pacing w:val="-16"/>
                <w:sz w:val="24"/>
                <w:szCs w:val="24"/>
              </w:rPr>
              <w:t>5%</w:t>
            </w:r>
          </w:p>
        </w:tc>
      </w:tr>
      <w:tr w:rsidR="00CF0F8D" w:rsidRPr="00E93C9C" w14:paraId="14A0CBA1" w14:textId="77777777" w:rsidTr="00AD6461">
        <w:trPr>
          <w:trHeight w:val="329"/>
          <w:jc w:val="center"/>
        </w:trPr>
        <w:tc>
          <w:tcPr>
            <w:tcW w:w="78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D79C04F" w14:textId="77777777" w:rsidR="00CF0F8D" w:rsidRPr="00E93C9C" w:rsidRDefault="00CF0F8D" w:rsidP="00CF0F8D">
            <w:pPr>
              <w:spacing w:line="276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E93C9C">
              <w:rPr>
                <w:rFonts w:ascii="Times New Roman" w:eastAsia="Arial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3524" w:type="dxa"/>
            <w:gridSpan w:val="6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2D39699" w14:textId="77777777" w:rsidR="00CF0F8D" w:rsidRPr="004453DB" w:rsidRDefault="00CF0F8D" w:rsidP="00CF0F8D">
            <w:pPr>
              <w:spacing w:line="276" w:lineRule="auto"/>
              <w:ind w:left="5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</w:pP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Evaluasi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>Akhir</w:t>
            </w:r>
            <w:proofErr w:type="spellEnd"/>
            <w:r w:rsidRPr="004453DB">
              <w:rPr>
                <w:rFonts w:ascii="Times New Roman" w:hAnsi="Times New Roman" w:cs="Times New Roman"/>
                <w:bCs/>
                <w:sz w:val="24"/>
                <w:szCs w:val="24"/>
                <w:lang w:eastAsia="id-ID"/>
              </w:rPr>
              <w:t xml:space="preserve"> Semester (EAS)</w:t>
            </w:r>
          </w:p>
        </w:tc>
        <w:tc>
          <w:tcPr>
            <w:tcW w:w="1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A456E2F" w14:textId="77777777" w:rsidR="00CF0F8D" w:rsidRPr="004453DB" w:rsidRDefault="00F33E4A" w:rsidP="00CF0F8D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453D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CF0F8D" w:rsidRPr="004453D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</w:tbl>
    <w:p w14:paraId="77B0AF0F" w14:textId="77777777" w:rsidR="00EB3651" w:rsidRPr="00E93C9C" w:rsidRDefault="00EB3651" w:rsidP="00E93C9C">
      <w:pPr>
        <w:spacing w:after="30" w:line="276" w:lineRule="auto"/>
        <w:ind w:left="10" w:right="39" w:hanging="10"/>
        <w:jc w:val="both"/>
        <w:rPr>
          <w:rFonts w:ascii="Times New Roman" w:eastAsia="Arial" w:hAnsi="Times New Roman" w:cs="Times New Roman"/>
          <w:sz w:val="24"/>
          <w:szCs w:val="24"/>
        </w:rPr>
      </w:pPr>
    </w:p>
    <w:p w14:paraId="5038CEE8" w14:textId="77777777" w:rsidR="00E93C9C" w:rsidRDefault="00E93C9C">
      <w:pPr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br w:type="page"/>
      </w:r>
    </w:p>
    <w:p w14:paraId="2E6668E2" w14:textId="77777777" w:rsidR="00EB3651" w:rsidRPr="00E93C9C" w:rsidRDefault="00EB3651" w:rsidP="00E93C9C">
      <w:pPr>
        <w:spacing w:after="30" w:line="276" w:lineRule="auto"/>
        <w:ind w:left="10" w:right="39" w:hanging="10"/>
        <w:jc w:val="both"/>
        <w:rPr>
          <w:rFonts w:ascii="Times New Roman" w:hAnsi="Times New Roman" w:cs="Times New Roman"/>
          <w:sz w:val="24"/>
          <w:szCs w:val="24"/>
        </w:rPr>
      </w:pPr>
      <w:r w:rsidRPr="00E93C9C">
        <w:rPr>
          <w:rFonts w:ascii="Times New Roman" w:eastAsia="Arial" w:hAnsi="Times New Roman" w:cs="Times New Roman"/>
          <w:sz w:val="24"/>
          <w:szCs w:val="24"/>
        </w:rPr>
        <w:lastRenderedPageBreak/>
        <w:t>PUSTAKA (</w:t>
      </w:r>
      <w:proofErr w:type="spellStart"/>
      <w:r w:rsidRPr="00E93C9C">
        <w:rPr>
          <w:rFonts w:ascii="Times New Roman" w:eastAsia="Arial" w:hAnsi="Times New Roman" w:cs="Times New Roman"/>
          <w:sz w:val="24"/>
          <w:szCs w:val="24"/>
        </w:rPr>
        <w:t>ma</w:t>
      </w:r>
      <w:r w:rsidR="00C93B11">
        <w:rPr>
          <w:rFonts w:ascii="Times New Roman" w:eastAsia="Arial" w:hAnsi="Times New Roman" w:cs="Times New Roman"/>
          <w:sz w:val="24"/>
          <w:szCs w:val="24"/>
        </w:rPr>
        <w:t>ks</w:t>
      </w:r>
      <w:proofErr w:type="spellEnd"/>
      <w:r w:rsidRPr="00E93C9C">
        <w:rPr>
          <w:rFonts w:ascii="Times New Roman" w:eastAsia="Arial" w:hAnsi="Times New Roman" w:cs="Times New Roman"/>
          <w:sz w:val="24"/>
          <w:szCs w:val="24"/>
        </w:rPr>
        <w:t xml:space="preserve"> 5): </w:t>
      </w:r>
    </w:p>
    <w:p w14:paraId="29D26E56" w14:textId="77777777" w:rsidR="00E9228B" w:rsidRPr="00E9228B" w:rsidRDefault="00E9228B" w:rsidP="00E9228B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9228B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E9228B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E9228B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E9228B">
        <w:rPr>
          <w:rFonts w:ascii="Times New Roman" w:hAnsi="Times New Roman" w:cs="Times New Roman"/>
          <w:noProof/>
          <w:sz w:val="24"/>
          <w:szCs w:val="24"/>
        </w:rPr>
        <w:t>[1]</w:t>
      </w:r>
      <w:r w:rsidRPr="00E9228B">
        <w:rPr>
          <w:rFonts w:ascii="Times New Roman" w:hAnsi="Times New Roman" w:cs="Times New Roman"/>
          <w:noProof/>
          <w:sz w:val="24"/>
          <w:szCs w:val="24"/>
        </w:rPr>
        <w:tab/>
        <w:t xml:space="preserve">P. A. Tipler and G. Mosca, </w:t>
      </w:r>
      <w:r w:rsidRPr="00E9228B">
        <w:rPr>
          <w:rFonts w:ascii="Times New Roman" w:hAnsi="Times New Roman" w:cs="Times New Roman"/>
          <w:i/>
          <w:iCs/>
          <w:noProof/>
          <w:sz w:val="24"/>
          <w:szCs w:val="24"/>
        </w:rPr>
        <w:t>Physics for Scientist and Engineers</w:t>
      </w:r>
      <w:r w:rsidRPr="00E9228B">
        <w:rPr>
          <w:rFonts w:ascii="Times New Roman" w:hAnsi="Times New Roman" w:cs="Times New Roman"/>
          <w:noProof/>
          <w:sz w:val="24"/>
          <w:szCs w:val="24"/>
        </w:rPr>
        <w:t>, 5th ed. New York: W.H. Freernan &amp; Co., 2004.</w:t>
      </w:r>
    </w:p>
    <w:p w14:paraId="08DF909E" w14:textId="77777777" w:rsidR="00E9228B" w:rsidRPr="00E9228B" w:rsidRDefault="00E9228B" w:rsidP="00E9228B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9228B">
        <w:rPr>
          <w:rFonts w:ascii="Times New Roman" w:hAnsi="Times New Roman" w:cs="Times New Roman"/>
          <w:noProof/>
          <w:sz w:val="24"/>
          <w:szCs w:val="24"/>
        </w:rPr>
        <w:t>[2]</w:t>
      </w:r>
      <w:r w:rsidRPr="00E9228B">
        <w:rPr>
          <w:rFonts w:ascii="Times New Roman" w:hAnsi="Times New Roman" w:cs="Times New Roman"/>
          <w:noProof/>
          <w:sz w:val="24"/>
          <w:szCs w:val="24"/>
        </w:rPr>
        <w:tab/>
        <w:t xml:space="preserve">D. Halliday, R. Resnick, and J. Walker, </w:t>
      </w:r>
      <w:r w:rsidRPr="00E9228B">
        <w:rPr>
          <w:rFonts w:ascii="Times New Roman" w:hAnsi="Times New Roman" w:cs="Times New Roman"/>
          <w:i/>
          <w:iCs/>
          <w:noProof/>
          <w:sz w:val="24"/>
          <w:szCs w:val="24"/>
        </w:rPr>
        <w:t>Fundamental of Physics</w:t>
      </w:r>
      <w:r w:rsidRPr="00E9228B">
        <w:rPr>
          <w:rFonts w:ascii="Times New Roman" w:hAnsi="Times New Roman" w:cs="Times New Roman"/>
          <w:noProof/>
          <w:sz w:val="24"/>
          <w:szCs w:val="24"/>
        </w:rPr>
        <w:t>, 9th ed. New Jersey: John Wiley &amp; Sons, Inc, 2011.</w:t>
      </w:r>
    </w:p>
    <w:p w14:paraId="03BBB9CB" w14:textId="77777777" w:rsidR="00EB3651" w:rsidRPr="00E93C9C" w:rsidRDefault="00E9228B" w:rsidP="00E9228B">
      <w:pPr>
        <w:spacing w:after="30" w:line="276" w:lineRule="auto"/>
        <w:ind w:left="10" w:right="39" w:hanging="10"/>
        <w:jc w:val="both"/>
        <w:rPr>
          <w:rFonts w:ascii="Times New Roman" w:hAnsi="Times New Roman" w:cs="Times New Roman"/>
          <w:sz w:val="24"/>
          <w:szCs w:val="24"/>
        </w:rPr>
      </w:pPr>
      <w:r w:rsidRPr="00E9228B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proofErr w:type="spellStart"/>
      <w:r w:rsidR="00EB3651" w:rsidRPr="00E93C9C">
        <w:rPr>
          <w:rFonts w:ascii="Times New Roman" w:eastAsia="Arial" w:hAnsi="Times New Roman" w:cs="Times New Roman"/>
          <w:sz w:val="24"/>
          <w:szCs w:val="24"/>
        </w:rPr>
        <w:t>Catatan</w:t>
      </w:r>
      <w:proofErr w:type="spellEnd"/>
      <w:r w:rsidR="00EB3651" w:rsidRPr="00E93C9C">
        <w:rPr>
          <w:rFonts w:ascii="Times New Roman" w:eastAsia="Arial" w:hAnsi="Times New Roman" w:cs="Times New Roman"/>
          <w:sz w:val="24"/>
          <w:szCs w:val="24"/>
        </w:rPr>
        <w:t xml:space="preserve">: </w:t>
      </w:r>
    </w:p>
    <w:p w14:paraId="53D363A8" w14:textId="77777777" w:rsidR="00EB3651" w:rsidRPr="00E93C9C" w:rsidRDefault="00EB3651" w:rsidP="00E93C9C">
      <w:pPr>
        <w:spacing w:after="0" w:line="276" w:lineRule="auto"/>
        <w:rPr>
          <w:rFonts w:ascii="Times New Roman" w:eastAsia="Arial" w:hAnsi="Times New Roman" w:cs="Times New Roman"/>
          <w:sz w:val="24"/>
          <w:szCs w:val="24"/>
        </w:rPr>
      </w:pPr>
      <w:r w:rsidRPr="00E93C9C">
        <w:rPr>
          <w:rFonts w:ascii="Times New Roman" w:eastAsia="Arial" w:hAnsi="Times New Roman" w:cs="Times New Roman"/>
          <w:sz w:val="24"/>
          <w:szCs w:val="24"/>
        </w:rPr>
        <w:t xml:space="preserve">* </w:t>
      </w:r>
      <w:proofErr w:type="spellStart"/>
      <w:r w:rsidRPr="00E93C9C">
        <w:rPr>
          <w:rFonts w:ascii="Times New Roman" w:eastAsia="Arial" w:hAnsi="Times New Roman" w:cs="Times New Roman"/>
          <w:sz w:val="24"/>
          <w:szCs w:val="24"/>
        </w:rPr>
        <w:t>Presentasi</w:t>
      </w:r>
      <w:proofErr w:type="spellEnd"/>
      <w:r w:rsidRPr="00E93C9C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E93C9C">
        <w:rPr>
          <w:rFonts w:ascii="Times New Roman" w:eastAsia="Arial" w:hAnsi="Times New Roman" w:cs="Times New Roman"/>
          <w:sz w:val="24"/>
          <w:szCs w:val="24"/>
        </w:rPr>
        <w:t>tugas</w:t>
      </w:r>
      <w:proofErr w:type="spellEnd"/>
      <w:r w:rsidRPr="00E93C9C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E93C9C">
        <w:rPr>
          <w:rFonts w:ascii="Times New Roman" w:eastAsia="Arial" w:hAnsi="Times New Roman" w:cs="Times New Roman"/>
          <w:sz w:val="24"/>
          <w:szCs w:val="24"/>
        </w:rPr>
        <w:t>diskusi</w:t>
      </w:r>
      <w:proofErr w:type="spellEnd"/>
      <w:r w:rsidRPr="00E93C9C">
        <w:rPr>
          <w:rFonts w:ascii="Times New Roman" w:eastAsia="Arial" w:hAnsi="Times New Roman" w:cs="Times New Roman"/>
          <w:sz w:val="24"/>
          <w:szCs w:val="24"/>
        </w:rPr>
        <w:t xml:space="preserve">, quiz, </w:t>
      </w:r>
      <w:proofErr w:type="spellStart"/>
      <w:r w:rsidRPr="00E93C9C">
        <w:rPr>
          <w:rFonts w:ascii="Times New Roman" w:eastAsia="Arial" w:hAnsi="Times New Roman" w:cs="Times New Roman"/>
          <w:sz w:val="24"/>
          <w:szCs w:val="24"/>
        </w:rPr>
        <w:t>praktikum</w:t>
      </w:r>
      <w:proofErr w:type="spellEnd"/>
      <w:r w:rsidRPr="00E93C9C">
        <w:rPr>
          <w:rFonts w:ascii="Times New Roman" w:eastAsia="Arial" w:hAnsi="Times New Roman" w:cs="Times New Roman"/>
          <w:sz w:val="24"/>
          <w:szCs w:val="24"/>
        </w:rPr>
        <w:t xml:space="preserve"> lab</w:t>
      </w:r>
    </w:p>
    <w:p w14:paraId="6FA305BC" w14:textId="77777777" w:rsidR="00984DFF" w:rsidRPr="00E93C9C" w:rsidRDefault="00984DFF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E93C9C">
        <w:rPr>
          <w:rFonts w:ascii="Times New Roman" w:hAnsi="Times New Roman" w:cs="Times New Roman"/>
          <w:sz w:val="24"/>
          <w:szCs w:val="24"/>
          <w:lang w:val="id-ID"/>
        </w:rPr>
        <w:t xml:space="preserve">1 sks </w:t>
      </w:r>
      <w:r w:rsidRPr="00E93C9C">
        <w:rPr>
          <w:rFonts w:ascii="Times New Roman" w:hAnsi="Times New Roman" w:cs="Times New Roman"/>
          <w:sz w:val="24"/>
          <w:szCs w:val="24"/>
          <w:lang w:val="id-ID"/>
        </w:rPr>
        <w:tab/>
        <w:t>= (50” TM + 50” BT + 50” BM)/Minggu</w:t>
      </w:r>
    </w:p>
    <w:p w14:paraId="5C1FF81A" w14:textId="77777777" w:rsidR="00984DFF" w:rsidRPr="00E93C9C" w:rsidRDefault="00984DFF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E93C9C">
        <w:rPr>
          <w:rFonts w:ascii="Times New Roman" w:hAnsi="Times New Roman" w:cs="Times New Roman"/>
          <w:sz w:val="24"/>
          <w:szCs w:val="24"/>
          <w:lang w:val="id-ID"/>
        </w:rPr>
        <w:t xml:space="preserve">TM </w:t>
      </w:r>
      <w:r w:rsidRPr="00E93C9C">
        <w:rPr>
          <w:rFonts w:ascii="Times New Roman" w:hAnsi="Times New Roman" w:cs="Times New Roman"/>
          <w:sz w:val="24"/>
          <w:szCs w:val="24"/>
          <w:lang w:val="id-ID"/>
        </w:rPr>
        <w:tab/>
        <w:t>= Tatap Muka (Kuliah)</w:t>
      </w:r>
    </w:p>
    <w:p w14:paraId="517DF28F" w14:textId="77777777" w:rsidR="00984DFF" w:rsidRPr="00E93C9C" w:rsidRDefault="00984DFF" w:rsidP="00E93C9C">
      <w:pPr>
        <w:tabs>
          <w:tab w:val="left" w:pos="709"/>
        </w:tabs>
        <w:spacing w:after="0"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E93C9C">
        <w:rPr>
          <w:rFonts w:ascii="Times New Roman" w:hAnsi="Times New Roman" w:cs="Times New Roman"/>
          <w:sz w:val="24"/>
          <w:szCs w:val="24"/>
          <w:lang w:val="id-ID"/>
        </w:rPr>
        <w:t xml:space="preserve">BT </w:t>
      </w:r>
      <w:r w:rsidRPr="00E93C9C">
        <w:rPr>
          <w:rFonts w:ascii="Times New Roman" w:hAnsi="Times New Roman" w:cs="Times New Roman"/>
          <w:sz w:val="24"/>
          <w:szCs w:val="24"/>
          <w:lang w:val="id-ID"/>
        </w:rPr>
        <w:tab/>
        <w:t>= Belajar Terstruktur.</w:t>
      </w:r>
    </w:p>
    <w:p w14:paraId="67CF2E1D" w14:textId="77777777" w:rsidR="00984DFF" w:rsidRPr="00E93C9C" w:rsidRDefault="00E93C9C" w:rsidP="00E93C9C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E93C9C">
        <w:rPr>
          <w:rFonts w:ascii="Times New Roman" w:hAnsi="Times New Roman" w:cs="Times New Roman"/>
          <w:sz w:val="24"/>
          <w:szCs w:val="24"/>
        </w:rPr>
        <w:t xml:space="preserve">BM </w:t>
      </w:r>
      <w:r w:rsidRPr="00E93C9C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E93C9C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E93C9C">
        <w:rPr>
          <w:rFonts w:ascii="Times New Roman" w:hAnsi="Times New Roman" w:cs="Times New Roman"/>
          <w:sz w:val="24"/>
          <w:szCs w:val="24"/>
        </w:rPr>
        <w:t xml:space="preserve"> Mandir</w:t>
      </w:r>
    </w:p>
    <w:sectPr w:rsidR="00984DFF" w:rsidRPr="00E93C9C" w:rsidSect="00E93C9C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B7BFD7" w14:textId="77777777" w:rsidR="004D4669" w:rsidRDefault="004D4669" w:rsidP="00E93C9C">
      <w:pPr>
        <w:spacing w:after="0" w:line="240" w:lineRule="auto"/>
      </w:pPr>
      <w:r>
        <w:separator/>
      </w:r>
    </w:p>
  </w:endnote>
  <w:endnote w:type="continuationSeparator" w:id="0">
    <w:p w14:paraId="595822D3" w14:textId="77777777" w:rsidR="004D4669" w:rsidRDefault="004D4669" w:rsidP="00E93C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ell MT"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C1351DB" w14:textId="77777777" w:rsidR="004D4669" w:rsidRDefault="004D4669" w:rsidP="00E93C9C">
      <w:pPr>
        <w:spacing w:after="0" w:line="240" w:lineRule="auto"/>
      </w:pPr>
      <w:r>
        <w:separator/>
      </w:r>
    </w:p>
  </w:footnote>
  <w:footnote w:type="continuationSeparator" w:id="0">
    <w:p w14:paraId="416597B3" w14:textId="77777777" w:rsidR="004D4669" w:rsidRDefault="004D4669" w:rsidP="00E93C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F850E1" w14:textId="77777777" w:rsidR="00E93C9C" w:rsidRDefault="00E93C9C" w:rsidP="00E93C9C">
    <w:pPr>
      <w:pStyle w:val="Header"/>
      <w:jc w:val="right"/>
      <w:rPr>
        <w:i/>
      </w:rPr>
    </w:pPr>
    <w:proofErr w:type="spellStart"/>
    <w:r w:rsidRPr="00E93C9C">
      <w:rPr>
        <w:i/>
      </w:rPr>
      <w:t>Rencana</w:t>
    </w:r>
    <w:proofErr w:type="spellEnd"/>
    <w:r w:rsidRPr="00E93C9C">
      <w:rPr>
        <w:i/>
      </w:rPr>
      <w:t xml:space="preserve"> </w:t>
    </w:r>
    <w:proofErr w:type="spellStart"/>
    <w:r w:rsidRPr="00E93C9C">
      <w:rPr>
        <w:i/>
      </w:rPr>
      <w:t>Pembelajaran</w:t>
    </w:r>
    <w:proofErr w:type="spellEnd"/>
    <w:r w:rsidRPr="00E93C9C">
      <w:rPr>
        <w:i/>
      </w:rPr>
      <w:t xml:space="preserve"> Semester </w:t>
    </w:r>
  </w:p>
  <w:p w14:paraId="0043D548" w14:textId="77777777" w:rsidR="00E93C9C" w:rsidRPr="00E93C9C" w:rsidRDefault="00C93B11" w:rsidP="00E93C9C">
    <w:pPr>
      <w:pStyle w:val="Header"/>
      <w:jc w:val="right"/>
      <w:rPr>
        <w:i/>
      </w:rPr>
    </w:pPr>
    <w:r>
      <w:rPr>
        <w:i/>
      </w:rPr>
      <w:t xml:space="preserve">Program </w:t>
    </w:r>
    <w:proofErr w:type="spellStart"/>
    <w:r>
      <w:rPr>
        <w:i/>
      </w:rPr>
      <w:t>Studi</w:t>
    </w:r>
    <w:proofErr w:type="spellEnd"/>
    <w:r>
      <w:rPr>
        <w:i/>
      </w:rPr>
      <w:t xml:space="preserve"> </w:t>
    </w:r>
    <w:proofErr w:type="spellStart"/>
    <w:r w:rsidR="00E93C9C">
      <w:rPr>
        <w:i/>
      </w:rPr>
      <w:t>Sarjana</w:t>
    </w:r>
    <w:proofErr w:type="spellEnd"/>
    <w:r w:rsidR="00E93C9C">
      <w:rPr>
        <w:i/>
      </w:rPr>
      <w:t xml:space="preserve"> </w:t>
    </w:r>
    <w:proofErr w:type="spellStart"/>
    <w:r w:rsidR="00E93C9C">
      <w:rPr>
        <w:i/>
      </w:rPr>
      <w:t>Terapan</w:t>
    </w:r>
    <w:proofErr w:type="spellEnd"/>
    <w:r w:rsidR="00E93C9C">
      <w:rPr>
        <w:i/>
      </w:rPr>
      <w:t xml:space="preserve"> </w:t>
    </w:r>
    <w:proofErr w:type="spellStart"/>
    <w:r w:rsidR="00E93C9C">
      <w:rPr>
        <w:i/>
      </w:rPr>
      <w:t>Rekayasa</w:t>
    </w:r>
    <w:proofErr w:type="spellEnd"/>
    <w:r w:rsidR="00E93C9C">
      <w:rPr>
        <w:i/>
      </w:rPr>
      <w:t xml:space="preserve"> </w:t>
    </w:r>
    <w:proofErr w:type="spellStart"/>
    <w:r w:rsidR="00E93C9C">
      <w:rPr>
        <w:i/>
      </w:rPr>
      <w:t>Teknologi</w:t>
    </w:r>
    <w:proofErr w:type="spellEnd"/>
    <w:r w:rsidR="00E93C9C">
      <w:rPr>
        <w:i/>
      </w:rPr>
      <w:t xml:space="preserve"> </w:t>
    </w:r>
    <w:proofErr w:type="spellStart"/>
    <w:r w:rsidR="00E93C9C">
      <w:rPr>
        <w:i/>
      </w:rPr>
      <w:t>Instrumentasi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CC2F6B"/>
    <w:multiLevelType w:val="hybridMultilevel"/>
    <w:tmpl w:val="4F249604"/>
    <w:lvl w:ilvl="0" w:tplc="BA166642">
      <w:start w:val="1"/>
      <w:numFmt w:val="bullet"/>
      <w:lvlText w:val="▪"/>
      <w:lvlJc w:val="left"/>
      <w:pPr>
        <w:ind w:left="720" w:hanging="360"/>
      </w:pPr>
      <w:rPr>
        <w:rFonts w:ascii="Arial" w:eastAsia="Arial" w:hAnsi="Arial" w:cs="Arial" w:hint="default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C103C0"/>
    <w:multiLevelType w:val="hybridMultilevel"/>
    <w:tmpl w:val="145A46A4"/>
    <w:lvl w:ilvl="0" w:tplc="C91CC38C">
      <w:start w:val="1"/>
      <w:numFmt w:val="decimal"/>
      <w:lvlText w:val="%1."/>
      <w:lvlJc w:val="left"/>
      <w:pPr>
        <w:tabs>
          <w:tab w:val="num" w:pos="734"/>
        </w:tabs>
        <w:ind w:left="73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164F1A53"/>
    <w:multiLevelType w:val="hybridMultilevel"/>
    <w:tmpl w:val="E4D4321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819F0"/>
    <w:multiLevelType w:val="hybridMultilevel"/>
    <w:tmpl w:val="3C1A0466"/>
    <w:lvl w:ilvl="0" w:tplc="22B4D1CA">
      <w:start w:val="1"/>
      <w:numFmt w:val="decimal"/>
      <w:lvlText w:val="%1."/>
      <w:lvlJc w:val="left"/>
      <w:pPr>
        <w:ind w:left="751" w:hanging="360"/>
      </w:pPr>
      <w:rPr>
        <w:rFonts w:asciiTheme="minorHAnsi" w:hAnsiTheme="minorHAnsi" w:cs="Arial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" w15:restartNumberingAfterBreak="0">
    <w:nsid w:val="2CE15CB0"/>
    <w:multiLevelType w:val="hybridMultilevel"/>
    <w:tmpl w:val="441C4608"/>
    <w:lvl w:ilvl="0" w:tplc="148227EA">
      <w:start w:val="1"/>
      <w:numFmt w:val="decimal"/>
      <w:lvlText w:val="%1."/>
      <w:lvlJc w:val="left"/>
      <w:pPr>
        <w:ind w:left="691" w:hanging="360"/>
      </w:pPr>
      <w:rPr>
        <w:rFonts w:asciiTheme="minorHAnsi" w:hAnsiTheme="minorHAnsi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11" w:hanging="360"/>
      </w:pPr>
    </w:lvl>
    <w:lvl w:ilvl="2" w:tplc="0409001B" w:tentative="1">
      <w:start w:val="1"/>
      <w:numFmt w:val="lowerRoman"/>
      <w:lvlText w:val="%3."/>
      <w:lvlJc w:val="right"/>
      <w:pPr>
        <w:ind w:left="2131" w:hanging="180"/>
      </w:pPr>
    </w:lvl>
    <w:lvl w:ilvl="3" w:tplc="0409000F" w:tentative="1">
      <w:start w:val="1"/>
      <w:numFmt w:val="decimal"/>
      <w:lvlText w:val="%4."/>
      <w:lvlJc w:val="left"/>
      <w:pPr>
        <w:ind w:left="2851" w:hanging="360"/>
      </w:pPr>
    </w:lvl>
    <w:lvl w:ilvl="4" w:tplc="04090019" w:tentative="1">
      <w:start w:val="1"/>
      <w:numFmt w:val="lowerLetter"/>
      <w:lvlText w:val="%5."/>
      <w:lvlJc w:val="left"/>
      <w:pPr>
        <w:ind w:left="3571" w:hanging="360"/>
      </w:pPr>
    </w:lvl>
    <w:lvl w:ilvl="5" w:tplc="0409001B" w:tentative="1">
      <w:start w:val="1"/>
      <w:numFmt w:val="lowerRoman"/>
      <w:lvlText w:val="%6."/>
      <w:lvlJc w:val="right"/>
      <w:pPr>
        <w:ind w:left="4291" w:hanging="180"/>
      </w:pPr>
    </w:lvl>
    <w:lvl w:ilvl="6" w:tplc="0409000F" w:tentative="1">
      <w:start w:val="1"/>
      <w:numFmt w:val="decimal"/>
      <w:lvlText w:val="%7."/>
      <w:lvlJc w:val="left"/>
      <w:pPr>
        <w:ind w:left="5011" w:hanging="360"/>
      </w:pPr>
    </w:lvl>
    <w:lvl w:ilvl="7" w:tplc="04090019" w:tentative="1">
      <w:start w:val="1"/>
      <w:numFmt w:val="lowerLetter"/>
      <w:lvlText w:val="%8."/>
      <w:lvlJc w:val="left"/>
      <w:pPr>
        <w:ind w:left="5731" w:hanging="360"/>
      </w:pPr>
    </w:lvl>
    <w:lvl w:ilvl="8" w:tplc="0409001B" w:tentative="1">
      <w:start w:val="1"/>
      <w:numFmt w:val="lowerRoman"/>
      <w:lvlText w:val="%9."/>
      <w:lvlJc w:val="right"/>
      <w:pPr>
        <w:ind w:left="6451" w:hanging="180"/>
      </w:pPr>
    </w:lvl>
  </w:abstractNum>
  <w:abstractNum w:abstractNumId="5" w15:restartNumberingAfterBreak="0">
    <w:nsid w:val="2DCD4914"/>
    <w:multiLevelType w:val="hybridMultilevel"/>
    <w:tmpl w:val="3F9A594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E9B35A2"/>
    <w:multiLevelType w:val="hybridMultilevel"/>
    <w:tmpl w:val="78D045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D006A47"/>
    <w:multiLevelType w:val="hybridMultilevel"/>
    <w:tmpl w:val="C33ECE5E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E158E4"/>
    <w:multiLevelType w:val="hybridMultilevel"/>
    <w:tmpl w:val="BB1E2216"/>
    <w:lvl w:ilvl="0" w:tplc="0421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70D0703"/>
    <w:multiLevelType w:val="hybridMultilevel"/>
    <w:tmpl w:val="66AC66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9992E30"/>
    <w:multiLevelType w:val="hybridMultilevel"/>
    <w:tmpl w:val="7E66811A"/>
    <w:lvl w:ilvl="0" w:tplc="FF3AFC7E">
      <w:start w:val="1"/>
      <w:numFmt w:val="lowerLetter"/>
      <w:lvlText w:val="%1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1" w:tplc="E5822AB2">
      <w:start w:val="1"/>
      <w:numFmt w:val="decimal"/>
      <w:lvlText w:val="%2."/>
      <w:lvlJc w:val="left"/>
      <w:pPr>
        <w:tabs>
          <w:tab w:val="num" w:pos="1440"/>
        </w:tabs>
        <w:ind w:left="1512" w:hanging="432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4B037AA1"/>
    <w:multiLevelType w:val="hybridMultilevel"/>
    <w:tmpl w:val="96D86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BC914D7"/>
    <w:multiLevelType w:val="hybridMultilevel"/>
    <w:tmpl w:val="B8FC3BCE"/>
    <w:lvl w:ilvl="0" w:tplc="320454C8"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2217914"/>
    <w:multiLevelType w:val="hybridMultilevel"/>
    <w:tmpl w:val="18585870"/>
    <w:lvl w:ilvl="0" w:tplc="72C0D2BC">
      <w:start w:val="1"/>
      <w:numFmt w:val="bullet"/>
      <w:lvlText w:val="▪"/>
      <w:lvlJc w:val="left"/>
      <w:pPr>
        <w:ind w:left="1500" w:hanging="360"/>
      </w:pPr>
      <w:rPr>
        <w:rFonts w:ascii="Bell MT" w:eastAsia="Bell MT" w:hAnsi="Bell MT" w:cs="Bell MT" w:hint="default"/>
        <w:b w:val="0"/>
        <w:i w:val="0"/>
        <w:strike w:val="0"/>
        <w:dstrike w:val="0"/>
        <w:color w:val="000000"/>
        <w:sz w:val="26"/>
        <w:szCs w:val="26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4" w15:restartNumberingAfterBreak="0">
    <w:nsid w:val="5743794B"/>
    <w:multiLevelType w:val="hybridMultilevel"/>
    <w:tmpl w:val="F9E69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19D0A22"/>
    <w:multiLevelType w:val="hybridMultilevel"/>
    <w:tmpl w:val="F4CE473A"/>
    <w:lvl w:ilvl="0" w:tplc="55D2B016">
      <w:start w:val="1"/>
      <w:numFmt w:val="decimal"/>
      <w:lvlText w:val="%1."/>
      <w:lvlJc w:val="left"/>
      <w:pPr>
        <w:ind w:left="84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6" w15:restartNumberingAfterBreak="0">
    <w:nsid w:val="6558404A"/>
    <w:multiLevelType w:val="singleLevel"/>
    <w:tmpl w:val="9762325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Cambria" w:eastAsia="Times New Roman" w:hAnsi="Cambria" w:cs="Times New Roman"/>
      </w:rPr>
    </w:lvl>
  </w:abstractNum>
  <w:abstractNum w:abstractNumId="17" w15:restartNumberingAfterBreak="0">
    <w:nsid w:val="6D7A3FDD"/>
    <w:multiLevelType w:val="hybridMultilevel"/>
    <w:tmpl w:val="A1164D20"/>
    <w:lvl w:ilvl="0" w:tplc="C91CC38C">
      <w:start w:val="1"/>
      <w:numFmt w:val="decimal"/>
      <w:lvlText w:val="%1."/>
      <w:lvlJc w:val="left"/>
      <w:pPr>
        <w:tabs>
          <w:tab w:val="num" w:pos="734"/>
        </w:tabs>
        <w:ind w:left="73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6F2E1247"/>
    <w:multiLevelType w:val="hybridMultilevel"/>
    <w:tmpl w:val="18A49502"/>
    <w:lvl w:ilvl="0" w:tplc="320454C8"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774875AC">
      <w:numFmt w:val="bullet"/>
      <w:lvlText w:val="•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70316383"/>
    <w:multiLevelType w:val="hybridMultilevel"/>
    <w:tmpl w:val="67AA7A7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3030B34"/>
    <w:multiLevelType w:val="hybridMultilevel"/>
    <w:tmpl w:val="FBDCDA92"/>
    <w:lvl w:ilvl="0" w:tplc="3ED6FF4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70131E4"/>
    <w:multiLevelType w:val="hybridMultilevel"/>
    <w:tmpl w:val="618EE2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79F6F46"/>
    <w:multiLevelType w:val="hybridMultilevel"/>
    <w:tmpl w:val="10CCC6C0"/>
    <w:lvl w:ilvl="0" w:tplc="3544DA9A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3" w15:restartNumberingAfterBreak="0">
    <w:nsid w:val="7D5B5EFE"/>
    <w:multiLevelType w:val="hybridMultilevel"/>
    <w:tmpl w:val="0C044A88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num w:numId="1">
    <w:abstractNumId w:val="21"/>
  </w:num>
  <w:num w:numId="2">
    <w:abstractNumId w:val="22"/>
  </w:num>
  <w:num w:numId="3">
    <w:abstractNumId w:val="23"/>
  </w:num>
  <w:num w:numId="4">
    <w:abstractNumId w:val="15"/>
  </w:num>
  <w:num w:numId="5">
    <w:abstractNumId w:val="14"/>
  </w:num>
  <w:num w:numId="6">
    <w:abstractNumId w:val="17"/>
  </w:num>
  <w:num w:numId="7">
    <w:abstractNumId w:val="4"/>
  </w:num>
  <w:num w:numId="8">
    <w:abstractNumId w:val="20"/>
  </w:num>
  <w:num w:numId="9">
    <w:abstractNumId w:val="7"/>
  </w:num>
  <w:num w:numId="10">
    <w:abstractNumId w:val="16"/>
  </w:num>
  <w:num w:numId="11">
    <w:abstractNumId w:val="10"/>
  </w:num>
  <w:num w:numId="12">
    <w:abstractNumId w:val="19"/>
  </w:num>
  <w:num w:numId="13">
    <w:abstractNumId w:val="3"/>
  </w:num>
  <w:num w:numId="14">
    <w:abstractNumId w:val="1"/>
  </w:num>
  <w:num w:numId="15">
    <w:abstractNumId w:val="8"/>
  </w:num>
  <w:num w:numId="16">
    <w:abstractNumId w:val="5"/>
  </w:num>
  <w:num w:numId="17">
    <w:abstractNumId w:val="6"/>
  </w:num>
  <w:num w:numId="18">
    <w:abstractNumId w:val="2"/>
  </w:num>
  <w:num w:numId="19">
    <w:abstractNumId w:val="13"/>
  </w:num>
  <w:num w:numId="20">
    <w:abstractNumId w:val="9"/>
  </w:num>
  <w:num w:numId="21">
    <w:abstractNumId w:val="18"/>
  </w:num>
  <w:num w:numId="22">
    <w:abstractNumId w:val="11"/>
  </w:num>
  <w:num w:numId="23">
    <w:abstractNumId w:val="12"/>
  </w:num>
  <w:num w:numId="2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B3651"/>
    <w:rsid w:val="000762BA"/>
    <w:rsid w:val="00077F0E"/>
    <w:rsid w:val="000908A4"/>
    <w:rsid w:val="000910B3"/>
    <w:rsid w:val="000A7B82"/>
    <w:rsid w:val="000B77DE"/>
    <w:rsid w:val="000C4940"/>
    <w:rsid w:val="000E388A"/>
    <w:rsid w:val="000E5FBD"/>
    <w:rsid w:val="00202674"/>
    <w:rsid w:val="00206010"/>
    <w:rsid w:val="00255BC9"/>
    <w:rsid w:val="002673DA"/>
    <w:rsid w:val="002F2944"/>
    <w:rsid w:val="00301D24"/>
    <w:rsid w:val="00306E6D"/>
    <w:rsid w:val="0031478E"/>
    <w:rsid w:val="00332AF5"/>
    <w:rsid w:val="00356910"/>
    <w:rsid w:val="00362D5D"/>
    <w:rsid w:val="00376DA9"/>
    <w:rsid w:val="003B1D3F"/>
    <w:rsid w:val="003B745A"/>
    <w:rsid w:val="003C5A01"/>
    <w:rsid w:val="00413A31"/>
    <w:rsid w:val="004453DB"/>
    <w:rsid w:val="00471586"/>
    <w:rsid w:val="004901B8"/>
    <w:rsid w:val="004D4669"/>
    <w:rsid w:val="00521860"/>
    <w:rsid w:val="00523357"/>
    <w:rsid w:val="00537E50"/>
    <w:rsid w:val="005F4997"/>
    <w:rsid w:val="00617317"/>
    <w:rsid w:val="00655400"/>
    <w:rsid w:val="00674FC6"/>
    <w:rsid w:val="006A00CC"/>
    <w:rsid w:val="006E0127"/>
    <w:rsid w:val="006E7A53"/>
    <w:rsid w:val="00713F40"/>
    <w:rsid w:val="00751B13"/>
    <w:rsid w:val="007766DD"/>
    <w:rsid w:val="0082773E"/>
    <w:rsid w:val="00847979"/>
    <w:rsid w:val="00885823"/>
    <w:rsid w:val="008871A6"/>
    <w:rsid w:val="008C7306"/>
    <w:rsid w:val="00983533"/>
    <w:rsid w:val="00984DFF"/>
    <w:rsid w:val="00997130"/>
    <w:rsid w:val="009D2B07"/>
    <w:rsid w:val="009D3FFB"/>
    <w:rsid w:val="009E3213"/>
    <w:rsid w:val="009F3B7D"/>
    <w:rsid w:val="00A01688"/>
    <w:rsid w:val="00AD6461"/>
    <w:rsid w:val="00AD6CA6"/>
    <w:rsid w:val="00B55E47"/>
    <w:rsid w:val="00BA354D"/>
    <w:rsid w:val="00BC19ED"/>
    <w:rsid w:val="00C334F1"/>
    <w:rsid w:val="00C353F9"/>
    <w:rsid w:val="00C3541E"/>
    <w:rsid w:val="00C42B36"/>
    <w:rsid w:val="00C457B2"/>
    <w:rsid w:val="00C62E4E"/>
    <w:rsid w:val="00C911C2"/>
    <w:rsid w:val="00C93B11"/>
    <w:rsid w:val="00CA7314"/>
    <w:rsid w:val="00CC6D4D"/>
    <w:rsid w:val="00CF0F8D"/>
    <w:rsid w:val="00D33B36"/>
    <w:rsid w:val="00D41858"/>
    <w:rsid w:val="00E2435A"/>
    <w:rsid w:val="00E41720"/>
    <w:rsid w:val="00E52FED"/>
    <w:rsid w:val="00E739CA"/>
    <w:rsid w:val="00E80719"/>
    <w:rsid w:val="00E9228B"/>
    <w:rsid w:val="00E93C9C"/>
    <w:rsid w:val="00EA1380"/>
    <w:rsid w:val="00EA30B6"/>
    <w:rsid w:val="00EB3651"/>
    <w:rsid w:val="00ED7BE8"/>
    <w:rsid w:val="00F05E79"/>
    <w:rsid w:val="00F11BA4"/>
    <w:rsid w:val="00F216E9"/>
    <w:rsid w:val="00F33E4A"/>
    <w:rsid w:val="00F62425"/>
    <w:rsid w:val="00F937C1"/>
    <w:rsid w:val="00FB1024"/>
    <w:rsid w:val="00FE60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067881"/>
  <w15:chartTrackingRefBased/>
  <w15:docId w15:val="{AE7BBBB2-DB3B-42E4-9C16-E0DAADACF6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3651"/>
    <w:rPr>
      <w:rFonts w:ascii="Calibri" w:eastAsia="Calibri" w:hAnsi="Calibri" w:cs="Calibri"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">
    <w:name w:val="TableGrid"/>
    <w:rsid w:val="00EB3651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EB365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EB3651"/>
    <w:rPr>
      <w:rFonts w:ascii="Calibri" w:eastAsia="Calibri" w:hAnsi="Calibri" w:cs="Calibri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E93C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3C9C"/>
    <w:rPr>
      <w:rFonts w:ascii="Calibri" w:eastAsia="Calibri" w:hAnsi="Calibri" w:cs="Calibri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E93C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3C9C"/>
    <w:rPr>
      <w:rFonts w:ascii="Calibri" w:eastAsia="Calibri" w:hAnsi="Calibri" w:cs="Calibri"/>
      <w:color w:val="000000"/>
    </w:rPr>
  </w:style>
  <w:style w:type="paragraph" w:customStyle="1" w:styleId="TableParagraph">
    <w:name w:val="Table Paragraph"/>
    <w:basedOn w:val="Normal"/>
    <w:uiPriority w:val="1"/>
    <w:qFormat/>
    <w:rsid w:val="00255BC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color w:val="auto"/>
      <w:lang w:val="id" w:eastAsia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0F3B1D-6436-4DAC-8D46-C7E7D55FFE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8</Pages>
  <Words>1400</Words>
  <Characters>798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rrysh</dc:creator>
  <cp:keywords/>
  <dc:description/>
  <cp:lastModifiedBy>Lenovo</cp:lastModifiedBy>
  <cp:revision>2</cp:revision>
  <cp:lastPrinted>2019-08-20T01:42:00Z</cp:lastPrinted>
  <dcterms:created xsi:type="dcterms:W3CDTF">2020-09-28T10:03:00Z</dcterms:created>
  <dcterms:modified xsi:type="dcterms:W3CDTF">2020-09-28T10:03:00Z</dcterms:modified>
</cp:coreProperties>
</file>